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B3D245" w14:textId="77777777" w:rsidR="00AE21F5" w:rsidRPr="00360366" w:rsidRDefault="00D811E9" w:rsidP="00AE21F5">
      <w:pPr>
        <w:rPr>
          <w:b/>
          <w:sz w:val="28"/>
          <w:szCs w:val="28"/>
        </w:rPr>
      </w:pPr>
      <w:r>
        <w:rPr>
          <w:b/>
          <w:sz w:val="28"/>
          <w:szCs w:val="28"/>
        </w:rPr>
        <w:t>F</w:t>
      </w:r>
      <w:r w:rsidR="00253C83">
        <w:rPr>
          <w:b/>
          <w:sz w:val="28"/>
          <w:szCs w:val="28"/>
        </w:rPr>
        <w:t xml:space="preserve">easibility and face validity of </w:t>
      </w:r>
      <w:r w:rsidR="00B732FF">
        <w:rPr>
          <w:b/>
          <w:sz w:val="28"/>
          <w:szCs w:val="28"/>
        </w:rPr>
        <w:t>outcome measures</w:t>
      </w:r>
      <w:r w:rsidR="00253C83">
        <w:rPr>
          <w:b/>
          <w:sz w:val="28"/>
          <w:szCs w:val="28"/>
        </w:rPr>
        <w:t xml:space="preserve"> for use in future</w:t>
      </w:r>
      <w:r w:rsidR="000337FA">
        <w:rPr>
          <w:b/>
          <w:sz w:val="28"/>
          <w:szCs w:val="28"/>
        </w:rPr>
        <w:t xml:space="preserve"> </w:t>
      </w:r>
      <w:r w:rsidR="007D6196">
        <w:rPr>
          <w:b/>
          <w:sz w:val="28"/>
          <w:szCs w:val="28"/>
        </w:rPr>
        <w:t>studies</w:t>
      </w:r>
      <w:r w:rsidR="000337FA">
        <w:rPr>
          <w:b/>
          <w:sz w:val="28"/>
          <w:szCs w:val="28"/>
        </w:rPr>
        <w:t xml:space="preserve"> </w:t>
      </w:r>
      <w:r w:rsidR="00B777E7">
        <w:rPr>
          <w:b/>
          <w:sz w:val="28"/>
          <w:szCs w:val="28"/>
        </w:rPr>
        <w:t>of</w:t>
      </w:r>
      <w:r w:rsidR="000337FA">
        <w:rPr>
          <w:b/>
          <w:sz w:val="28"/>
          <w:szCs w:val="28"/>
        </w:rPr>
        <w:t xml:space="preserve"> </w:t>
      </w:r>
      <w:r w:rsidR="00AE21F5" w:rsidRPr="00360366">
        <w:rPr>
          <w:b/>
          <w:sz w:val="28"/>
          <w:szCs w:val="28"/>
        </w:rPr>
        <w:t>Polymyalgia Rheumatica (PMR)</w:t>
      </w:r>
      <w:r w:rsidR="004F04A8">
        <w:rPr>
          <w:b/>
          <w:sz w:val="28"/>
          <w:szCs w:val="28"/>
        </w:rPr>
        <w:t>: An OMERACT Study</w:t>
      </w:r>
    </w:p>
    <w:p w14:paraId="58968B2A" w14:textId="77777777" w:rsidR="003C0735" w:rsidRDefault="003C0735" w:rsidP="003C0735">
      <w:pPr>
        <w:rPr>
          <w:i/>
        </w:rPr>
      </w:pPr>
      <w:r w:rsidRPr="00941C89">
        <w:rPr>
          <w:i/>
        </w:rPr>
        <w:t>M</w:t>
      </w:r>
      <w:r>
        <w:rPr>
          <w:i/>
        </w:rPr>
        <w:t>ax</w:t>
      </w:r>
      <w:r w:rsidRPr="00941C89">
        <w:rPr>
          <w:i/>
        </w:rPr>
        <w:t xml:space="preserve"> Yates</w:t>
      </w:r>
      <w:r w:rsidRPr="00DE351E">
        <w:rPr>
          <w:i/>
          <w:vertAlign w:val="superscript"/>
        </w:rPr>
        <w:t>1,2</w:t>
      </w:r>
      <w:r w:rsidR="006B5F5E">
        <w:rPr>
          <w:i/>
          <w:vertAlign w:val="superscript"/>
        </w:rPr>
        <w:t>*</w:t>
      </w:r>
      <w:r w:rsidRPr="00941C89">
        <w:rPr>
          <w:i/>
        </w:rPr>
        <w:t>, C</w:t>
      </w:r>
      <w:r>
        <w:rPr>
          <w:i/>
        </w:rPr>
        <w:t>laire</w:t>
      </w:r>
      <w:r w:rsidR="001B262B">
        <w:rPr>
          <w:i/>
        </w:rPr>
        <w:t xml:space="preserve"> E</w:t>
      </w:r>
      <w:r w:rsidRPr="00941C89">
        <w:rPr>
          <w:i/>
        </w:rPr>
        <w:t xml:space="preserve"> Owen</w:t>
      </w:r>
      <w:r w:rsidRPr="00DE351E">
        <w:rPr>
          <w:i/>
          <w:vertAlign w:val="superscript"/>
        </w:rPr>
        <w:t>3,4</w:t>
      </w:r>
      <w:r w:rsidRPr="00941C89">
        <w:rPr>
          <w:i/>
        </w:rPr>
        <w:t>, S</w:t>
      </w:r>
      <w:r>
        <w:rPr>
          <w:i/>
        </w:rPr>
        <w:t>ara</w:t>
      </w:r>
      <w:r w:rsidRPr="00941C89">
        <w:rPr>
          <w:i/>
        </w:rPr>
        <w:t xml:space="preserve"> Muller</w:t>
      </w:r>
      <w:r w:rsidRPr="00DE351E">
        <w:rPr>
          <w:i/>
          <w:vertAlign w:val="superscript"/>
        </w:rPr>
        <w:t>5</w:t>
      </w:r>
      <w:r w:rsidRPr="00941C89">
        <w:rPr>
          <w:i/>
        </w:rPr>
        <w:t>,</w:t>
      </w:r>
      <w:r>
        <w:rPr>
          <w:i/>
        </w:rPr>
        <w:t xml:space="preserve"> Karly Graham</w:t>
      </w:r>
      <w:r w:rsidRPr="0046331C">
        <w:rPr>
          <w:i/>
          <w:vertAlign w:val="superscript"/>
        </w:rPr>
        <w:t>1</w:t>
      </w:r>
      <w:r>
        <w:rPr>
          <w:i/>
        </w:rPr>
        <w:t>,</w:t>
      </w:r>
      <w:r w:rsidRPr="00941C89">
        <w:rPr>
          <w:i/>
        </w:rPr>
        <w:t xml:space="preserve"> L</w:t>
      </w:r>
      <w:r>
        <w:rPr>
          <w:i/>
        </w:rPr>
        <w:t>orna</w:t>
      </w:r>
      <w:r w:rsidRPr="00941C89">
        <w:rPr>
          <w:i/>
        </w:rPr>
        <w:t xml:space="preserve"> Neill</w:t>
      </w:r>
      <w:r w:rsidRPr="00DE351E">
        <w:rPr>
          <w:i/>
          <w:vertAlign w:val="superscript"/>
        </w:rPr>
        <w:t>6</w:t>
      </w:r>
      <w:r w:rsidRPr="00941C89">
        <w:rPr>
          <w:i/>
        </w:rPr>
        <w:t xml:space="preserve">, </w:t>
      </w:r>
      <w:r>
        <w:rPr>
          <w:i/>
        </w:rPr>
        <w:t>Helen Twohig</w:t>
      </w:r>
      <w:r w:rsidRPr="00B85E32">
        <w:rPr>
          <w:i/>
          <w:vertAlign w:val="superscript"/>
        </w:rPr>
        <w:t>5</w:t>
      </w:r>
      <w:r>
        <w:rPr>
          <w:i/>
        </w:rPr>
        <w:t xml:space="preserve">, </w:t>
      </w:r>
      <w:r w:rsidRPr="00941C89">
        <w:rPr>
          <w:i/>
        </w:rPr>
        <w:t>M</w:t>
      </w:r>
      <w:r>
        <w:rPr>
          <w:i/>
        </w:rPr>
        <w:t>aarten</w:t>
      </w:r>
      <w:r w:rsidRPr="00941C89">
        <w:rPr>
          <w:i/>
        </w:rPr>
        <w:t xml:space="preserve"> Boers</w:t>
      </w:r>
      <w:r>
        <w:rPr>
          <w:i/>
          <w:vertAlign w:val="superscript"/>
        </w:rPr>
        <w:t>7</w:t>
      </w:r>
      <w:r w:rsidRPr="00941C89">
        <w:rPr>
          <w:i/>
        </w:rPr>
        <w:t>, M</w:t>
      </w:r>
      <w:r>
        <w:rPr>
          <w:i/>
        </w:rPr>
        <w:t xml:space="preserve">ar </w:t>
      </w:r>
      <w:r w:rsidRPr="00941C89">
        <w:rPr>
          <w:rFonts w:ascii="Verdana" w:hAnsi="Verdana"/>
          <w:i/>
          <w:sz w:val="18"/>
          <w:szCs w:val="18"/>
          <w:shd w:val="clear" w:color="auto" w:fill="FFFFFF"/>
        </w:rPr>
        <w:t>Pujades-Rodriguez</w:t>
      </w:r>
      <w:r>
        <w:rPr>
          <w:rFonts w:ascii="Verdana" w:hAnsi="Verdana"/>
          <w:i/>
          <w:sz w:val="18"/>
          <w:szCs w:val="18"/>
          <w:shd w:val="clear" w:color="auto" w:fill="FFFFFF"/>
          <w:vertAlign w:val="superscript"/>
        </w:rPr>
        <w:t>8</w:t>
      </w:r>
      <w:r w:rsidRPr="00941C89">
        <w:rPr>
          <w:rFonts w:ascii="Verdana" w:hAnsi="Verdana"/>
          <w:i/>
          <w:sz w:val="18"/>
          <w:szCs w:val="18"/>
          <w:shd w:val="clear" w:color="auto" w:fill="FFFFFF"/>
        </w:rPr>
        <w:t>,</w:t>
      </w:r>
      <w:r w:rsidRPr="00941C89">
        <w:rPr>
          <w:i/>
        </w:rPr>
        <w:t xml:space="preserve"> S</w:t>
      </w:r>
      <w:r>
        <w:rPr>
          <w:i/>
        </w:rPr>
        <w:t>usan Goodman</w:t>
      </w:r>
      <w:r w:rsidRPr="00131865">
        <w:rPr>
          <w:i/>
          <w:vertAlign w:val="superscript"/>
        </w:rPr>
        <w:t>9</w:t>
      </w:r>
      <w:r w:rsidRPr="00941C89">
        <w:rPr>
          <w:i/>
        </w:rPr>
        <w:t>, J</w:t>
      </w:r>
      <w:r>
        <w:rPr>
          <w:i/>
        </w:rPr>
        <w:t>onathan</w:t>
      </w:r>
      <w:r w:rsidRPr="00941C89">
        <w:rPr>
          <w:i/>
        </w:rPr>
        <w:t xml:space="preserve"> Cheah</w:t>
      </w:r>
      <w:r>
        <w:rPr>
          <w:i/>
          <w:vertAlign w:val="superscript"/>
        </w:rPr>
        <w:t>9</w:t>
      </w:r>
      <w:r w:rsidRPr="00941C89">
        <w:rPr>
          <w:i/>
        </w:rPr>
        <w:t>, C</w:t>
      </w:r>
      <w:r>
        <w:rPr>
          <w:i/>
        </w:rPr>
        <w:t>hristian</w:t>
      </w:r>
      <w:r w:rsidRPr="00941C89">
        <w:rPr>
          <w:i/>
        </w:rPr>
        <w:t xml:space="preserve"> Dejaco</w:t>
      </w:r>
      <w:r w:rsidRPr="00D32A18">
        <w:rPr>
          <w:i/>
          <w:vertAlign w:val="superscript"/>
        </w:rPr>
        <w:t>1</w:t>
      </w:r>
      <w:r>
        <w:rPr>
          <w:i/>
          <w:vertAlign w:val="superscript"/>
        </w:rPr>
        <w:t>0,11</w:t>
      </w:r>
      <w:r w:rsidRPr="00941C89">
        <w:rPr>
          <w:i/>
        </w:rPr>
        <w:t xml:space="preserve">, </w:t>
      </w:r>
      <w:proofErr w:type="spellStart"/>
      <w:r w:rsidRPr="00941C89">
        <w:rPr>
          <w:i/>
        </w:rPr>
        <w:t>C</w:t>
      </w:r>
      <w:r>
        <w:rPr>
          <w:i/>
        </w:rPr>
        <w:t>hetan</w:t>
      </w:r>
      <w:proofErr w:type="spellEnd"/>
      <w:r w:rsidRPr="00941C89">
        <w:rPr>
          <w:i/>
        </w:rPr>
        <w:t xml:space="preserve"> Mukhtyar</w:t>
      </w:r>
      <w:r>
        <w:rPr>
          <w:i/>
          <w:vertAlign w:val="superscript"/>
        </w:rPr>
        <w:t>12</w:t>
      </w:r>
      <w:r w:rsidRPr="00941C89">
        <w:rPr>
          <w:i/>
        </w:rPr>
        <w:t xml:space="preserve">, </w:t>
      </w:r>
      <w:proofErr w:type="spellStart"/>
      <w:r>
        <w:rPr>
          <w:i/>
        </w:rPr>
        <w:t>Berit</w:t>
      </w:r>
      <w:proofErr w:type="spellEnd"/>
      <w:r w:rsidR="000337FA">
        <w:rPr>
          <w:i/>
        </w:rPr>
        <w:t xml:space="preserve"> </w:t>
      </w:r>
      <w:proofErr w:type="spellStart"/>
      <w:r>
        <w:rPr>
          <w:i/>
        </w:rPr>
        <w:t>Dalsgaard</w:t>
      </w:r>
      <w:proofErr w:type="spellEnd"/>
      <w:r>
        <w:rPr>
          <w:i/>
        </w:rPr>
        <w:t xml:space="preserve"> Nielsen</w:t>
      </w:r>
      <w:r w:rsidRPr="001A46F7">
        <w:rPr>
          <w:i/>
          <w:vertAlign w:val="superscript"/>
        </w:rPr>
        <w:t>1</w:t>
      </w:r>
      <w:r>
        <w:rPr>
          <w:i/>
          <w:vertAlign w:val="superscript"/>
        </w:rPr>
        <w:t>3</w:t>
      </w:r>
      <w:r>
        <w:rPr>
          <w:i/>
        </w:rPr>
        <w:t>, Jo</w:t>
      </w:r>
      <w:r w:rsidR="001F14D7">
        <w:rPr>
          <w:i/>
        </w:rPr>
        <w:t>anna</w:t>
      </w:r>
      <w:r>
        <w:rPr>
          <w:i/>
        </w:rPr>
        <w:t xml:space="preserve"> Robson</w:t>
      </w:r>
      <w:r w:rsidRPr="00131865">
        <w:rPr>
          <w:i/>
          <w:vertAlign w:val="superscript"/>
        </w:rPr>
        <w:t>1</w:t>
      </w:r>
      <w:r>
        <w:rPr>
          <w:i/>
          <w:vertAlign w:val="superscript"/>
        </w:rPr>
        <w:t>4</w:t>
      </w:r>
      <w:r>
        <w:rPr>
          <w:i/>
        </w:rPr>
        <w:t xml:space="preserve">, Lee </w:t>
      </w:r>
      <w:r w:rsidR="001B262B">
        <w:rPr>
          <w:i/>
        </w:rPr>
        <w:t xml:space="preserve">S </w:t>
      </w:r>
      <w:r>
        <w:rPr>
          <w:i/>
        </w:rPr>
        <w:t>Simon</w:t>
      </w:r>
      <w:r>
        <w:rPr>
          <w:i/>
          <w:vertAlign w:val="superscript"/>
        </w:rPr>
        <w:t>15</w:t>
      </w:r>
      <w:r>
        <w:rPr>
          <w:i/>
        </w:rPr>
        <w:t>, Bev</w:t>
      </w:r>
      <w:r w:rsidR="004F04A8">
        <w:rPr>
          <w:i/>
        </w:rPr>
        <w:t>erley</w:t>
      </w:r>
      <w:r>
        <w:rPr>
          <w:i/>
        </w:rPr>
        <w:t xml:space="preserve"> She</w:t>
      </w:r>
      <w:r w:rsidR="001F14D7">
        <w:rPr>
          <w:i/>
        </w:rPr>
        <w:t>a</w:t>
      </w:r>
      <w:r w:rsidRPr="00131865">
        <w:rPr>
          <w:i/>
          <w:vertAlign w:val="superscript"/>
        </w:rPr>
        <w:t>1</w:t>
      </w:r>
      <w:r>
        <w:rPr>
          <w:i/>
          <w:vertAlign w:val="superscript"/>
        </w:rPr>
        <w:t>6</w:t>
      </w:r>
      <w:r>
        <w:rPr>
          <w:i/>
        </w:rPr>
        <w:t xml:space="preserve">, </w:t>
      </w:r>
      <w:r w:rsidRPr="00941C89">
        <w:rPr>
          <w:i/>
        </w:rPr>
        <w:t>S</w:t>
      </w:r>
      <w:r>
        <w:rPr>
          <w:i/>
        </w:rPr>
        <w:t>arah</w:t>
      </w:r>
      <w:r w:rsidRPr="00941C89">
        <w:rPr>
          <w:i/>
        </w:rPr>
        <w:t xml:space="preserve"> </w:t>
      </w:r>
      <w:r w:rsidR="001B262B">
        <w:rPr>
          <w:i/>
        </w:rPr>
        <w:t xml:space="preserve">L </w:t>
      </w:r>
      <w:r w:rsidRPr="00941C89">
        <w:rPr>
          <w:i/>
        </w:rPr>
        <w:t>Mackie</w:t>
      </w:r>
      <w:r w:rsidR="0085383C">
        <w:rPr>
          <w:i/>
          <w:vertAlign w:val="superscript"/>
        </w:rPr>
        <w:t>17</w:t>
      </w:r>
      <w:r w:rsidRPr="00941C89">
        <w:rPr>
          <w:i/>
        </w:rPr>
        <w:t>, C</w:t>
      </w:r>
      <w:r>
        <w:rPr>
          <w:i/>
        </w:rPr>
        <w:t>atherine</w:t>
      </w:r>
      <w:r w:rsidR="001F14D7">
        <w:rPr>
          <w:i/>
        </w:rPr>
        <w:t xml:space="preserve"> L</w:t>
      </w:r>
      <w:r w:rsidR="0085383C">
        <w:rPr>
          <w:i/>
        </w:rPr>
        <w:t xml:space="preserve"> Hill</w:t>
      </w:r>
      <w:r>
        <w:rPr>
          <w:i/>
          <w:vertAlign w:val="superscript"/>
        </w:rPr>
        <w:t>18</w:t>
      </w:r>
      <w:r w:rsidR="003B34D2">
        <w:rPr>
          <w:i/>
          <w:vertAlign w:val="superscript"/>
        </w:rPr>
        <w:t>,19</w:t>
      </w:r>
      <w:r w:rsidRPr="00941C89">
        <w:rPr>
          <w:i/>
        </w:rPr>
        <w:t>, on behalf of</w:t>
      </w:r>
      <w:r>
        <w:rPr>
          <w:i/>
        </w:rPr>
        <w:t xml:space="preserve"> the OMERACT</w:t>
      </w:r>
      <w:r w:rsidRPr="00941C89">
        <w:rPr>
          <w:i/>
        </w:rPr>
        <w:t xml:space="preserve"> PMR W</w:t>
      </w:r>
      <w:r>
        <w:rPr>
          <w:i/>
        </w:rPr>
        <w:t xml:space="preserve">orking </w:t>
      </w:r>
      <w:r w:rsidRPr="00941C89">
        <w:rPr>
          <w:i/>
        </w:rPr>
        <w:t>G</w:t>
      </w:r>
      <w:r>
        <w:rPr>
          <w:i/>
        </w:rPr>
        <w:t>roup</w:t>
      </w:r>
      <w:r w:rsidRPr="00941C89">
        <w:rPr>
          <w:i/>
        </w:rPr>
        <w:t>.</w:t>
      </w:r>
    </w:p>
    <w:p w14:paraId="2265ABE4" w14:textId="77777777" w:rsidR="006B5F5E" w:rsidRDefault="006B5F5E" w:rsidP="003C0735">
      <w:pPr>
        <w:rPr>
          <w:i/>
        </w:rPr>
      </w:pPr>
      <w:r>
        <w:rPr>
          <w:i/>
        </w:rPr>
        <w:t xml:space="preserve">*corresponding author. Email: </w:t>
      </w:r>
      <w:hyperlink r:id="rId5" w:history="1">
        <w:r w:rsidR="00E908AC" w:rsidRPr="000F03EF">
          <w:rPr>
            <w:rStyle w:val="Hyperlink"/>
            <w:i/>
          </w:rPr>
          <w:t>maxyates@doctors.org.uk</w:t>
        </w:r>
      </w:hyperlink>
      <w:r w:rsidR="00E908AC">
        <w:rPr>
          <w:i/>
        </w:rPr>
        <w:t xml:space="preserve"> telephone +44 (0)1603 59 7348</w:t>
      </w:r>
    </w:p>
    <w:p w14:paraId="3180174E" w14:textId="77777777" w:rsidR="00F96D5D" w:rsidRDefault="00F96D5D" w:rsidP="00F96D5D">
      <w:pPr>
        <w:pBdr>
          <w:top w:val="single" w:sz="4" w:space="1" w:color="auto"/>
        </w:pBdr>
        <w:outlineLvl w:val="0"/>
        <w:rPr>
          <w:b/>
        </w:rPr>
      </w:pPr>
      <w:r>
        <w:rPr>
          <w:b/>
        </w:rPr>
        <w:t>Affiliations</w:t>
      </w:r>
    </w:p>
    <w:p w14:paraId="1A0ADE22" w14:textId="77777777" w:rsidR="00F96D5D" w:rsidRPr="00936211" w:rsidRDefault="00F96D5D" w:rsidP="00F96D5D">
      <w:pPr>
        <w:spacing w:line="240" w:lineRule="auto"/>
        <w:rPr>
          <w:rFonts w:ascii="Calibri" w:hAnsi="Calibri" w:cs="Calibri"/>
          <w:sz w:val="20"/>
          <w:szCs w:val="20"/>
        </w:rPr>
      </w:pPr>
      <w:r w:rsidRPr="00936211">
        <w:rPr>
          <w:rStyle w:val="FootnoteReference"/>
          <w:rFonts w:ascii="Calibri" w:hAnsi="Calibri" w:cs="Calibri"/>
          <w:color w:val="000000" w:themeColor="text1"/>
          <w:sz w:val="20"/>
          <w:szCs w:val="20"/>
        </w:rPr>
        <w:footnoteRef/>
      </w:r>
      <w:r w:rsidRPr="00936211">
        <w:rPr>
          <w:rFonts w:ascii="Calibri" w:hAnsi="Calibri" w:cs="Calibri"/>
          <w:sz w:val="20"/>
          <w:szCs w:val="20"/>
        </w:rPr>
        <w:t xml:space="preserve"> </w:t>
      </w:r>
      <w:r w:rsidR="00C816D1" w:rsidRPr="00936211">
        <w:rPr>
          <w:rFonts w:ascii="Calibri" w:hAnsi="Calibri" w:cs="Calibri"/>
          <w:sz w:val="20"/>
          <w:szCs w:val="20"/>
        </w:rPr>
        <w:t xml:space="preserve">Epidemiology Centre Versus Arthritis, </w:t>
      </w:r>
      <w:r w:rsidRPr="00936211">
        <w:rPr>
          <w:rFonts w:ascii="Calibri" w:hAnsi="Calibri" w:cs="Calibri"/>
          <w:sz w:val="20"/>
          <w:szCs w:val="20"/>
        </w:rPr>
        <w:t>Norwich Medical School, University of East A</w:t>
      </w:r>
      <w:r w:rsidR="00903F95" w:rsidRPr="00936211">
        <w:rPr>
          <w:rFonts w:ascii="Calibri" w:hAnsi="Calibri" w:cs="Calibri"/>
          <w:sz w:val="20"/>
          <w:szCs w:val="20"/>
        </w:rPr>
        <w:t xml:space="preserve">nglia, Norwich, United Kingdom. </w:t>
      </w:r>
    </w:p>
    <w:p w14:paraId="2DF88D2D" w14:textId="77777777" w:rsidR="00F96D5D" w:rsidRPr="00936211" w:rsidRDefault="00F96D5D" w:rsidP="00F96D5D">
      <w:pPr>
        <w:spacing w:line="240" w:lineRule="auto"/>
        <w:rPr>
          <w:rFonts w:ascii="Calibri" w:hAnsi="Calibri" w:cs="Calibri"/>
          <w:bCs/>
          <w:sz w:val="20"/>
          <w:szCs w:val="20"/>
        </w:rPr>
      </w:pPr>
      <w:r w:rsidRPr="00936211">
        <w:rPr>
          <w:rStyle w:val="FootnoteReference"/>
          <w:rFonts w:ascii="Calibri" w:hAnsi="Calibri" w:cs="Calibri"/>
          <w:color w:val="000000" w:themeColor="text1"/>
          <w:sz w:val="20"/>
          <w:szCs w:val="20"/>
        </w:rPr>
        <w:t>2</w:t>
      </w:r>
      <w:r w:rsidR="00C816D1" w:rsidRPr="00936211">
        <w:rPr>
          <w:rFonts w:ascii="Calibri" w:hAnsi="Calibri" w:cs="Calibri"/>
          <w:color w:val="000000" w:themeColor="text1"/>
          <w:sz w:val="20"/>
          <w:szCs w:val="20"/>
        </w:rPr>
        <w:t xml:space="preserve"> </w:t>
      </w:r>
      <w:r w:rsidRPr="00936211">
        <w:rPr>
          <w:rFonts w:ascii="Calibri" w:hAnsi="Calibri" w:cs="Calibri"/>
          <w:bCs/>
          <w:sz w:val="20"/>
          <w:szCs w:val="20"/>
        </w:rPr>
        <w:t xml:space="preserve">Department of Rheumatology, </w:t>
      </w:r>
      <w:r w:rsidR="00D811E9" w:rsidRPr="00936211">
        <w:rPr>
          <w:rFonts w:ascii="Calibri" w:hAnsi="Calibri" w:cs="Calibri"/>
          <w:bCs/>
          <w:sz w:val="20"/>
          <w:szCs w:val="20"/>
        </w:rPr>
        <w:t>East Suffolk and North Essex Foundation Trust</w:t>
      </w:r>
      <w:r w:rsidRPr="00936211">
        <w:rPr>
          <w:rFonts w:ascii="Calibri" w:hAnsi="Calibri" w:cs="Calibri"/>
          <w:bCs/>
          <w:sz w:val="20"/>
          <w:szCs w:val="20"/>
        </w:rPr>
        <w:t>,</w:t>
      </w:r>
      <w:r w:rsidR="00D811E9" w:rsidRPr="00936211">
        <w:rPr>
          <w:rFonts w:ascii="Calibri" w:hAnsi="Calibri" w:cs="Calibri"/>
          <w:bCs/>
          <w:sz w:val="20"/>
          <w:szCs w:val="20"/>
        </w:rPr>
        <w:t xml:space="preserve"> Ipswich,</w:t>
      </w:r>
      <w:r w:rsidRPr="00936211">
        <w:rPr>
          <w:rFonts w:ascii="Calibri" w:hAnsi="Calibri" w:cs="Calibri"/>
          <w:bCs/>
          <w:sz w:val="20"/>
          <w:szCs w:val="20"/>
        </w:rPr>
        <w:t xml:space="preserve"> United Kingdom. </w:t>
      </w:r>
    </w:p>
    <w:p w14:paraId="334CD47C" w14:textId="77777777" w:rsidR="00F96D5D" w:rsidRPr="00936211" w:rsidRDefault="00F96D5D" w:rsidP="00F96D5D">
      <w:pPr>
        <w:spacing w:line="240" w:lineRule="auto"/>
        <w:rPr>
          <w:rFonts w:ascii="Calibri" w:hAnsi="Calibri" w:cs="Calibri"/>
          <w:sz w:val="20"/>
          <w:szCs w:val="20"/>
        </w:rPr>
      </w:pPr>
      <w:r w:rsidRPr="00936211">
        <w:rPr>
          <w:rStyle w:val="FootnoteReference"/>
          <w:rFonts w:ascii="Calibri" w:hAnsi="Calibri" w:cs="Calibri"/>
          <w:color w:val="000000" w:themeColor="text1"/>
          <w:sz w:val="20"/>
          <w:szCs w:val="20"/>
        </w:rPr>
        <w:t>3</w:t>
      </w:r>
      <w:r w:rsidRPr="00936211">
        <w:rPr>
          <w:rFonts w:ascii="Calibri" w:hAnsi="Calibri" w:cs="Calibri"/>
          <w:sz w:val="20"/>
          <w:szCs w:val="20"/>
        </w:rPr>
        <w:t xml:space="preserve"> Department of Rheumatology, Austin Health, Melbourne, Australia. </w:t>
      </w:r>
    </w:p>
    <w:p w14:paraId="25806A6C" w14:textId="77777777" w:rsidR="00F96D5D" w:rsidRPr="00936211" w:rsidRDefault="00F96D5D" w:rsidP="00F96D5D">
      <w:pPr>
        <w:spacing w:line="240" w:lineRule="auto"/>
        <w:rPr>
          <w:rFonts w:ascii="Calibri" w:hAnsi="Calibri" w:cs="Calibri"/>
          <w:sz w:val="20"/>
          <w:szCs w:val="20"/>
        </w:rPr>
      </w:pPr>
      <w:r w:rsidRPr="00936211">
        <w:rPr>
          <w:rStyle w:val="FootnoteReference"/>
          <w:rFonts w:ascii="Calibri" w:hAnsi="Calibri" w:cs="Calibri"/>
          <w:color w:val="000000" w:themeColor="text1"/>
          <w:sz w:val="20"/>
          <w:szCs w:val="20"/>
        </w:rPr>
        <w:t>4</w:t>
      </w:r>
      <w:r w:rsidR="00C816D1" w:rsidRPr="00936211">
        <w:rPr>
          <w:rFonts w:ascii="Calibri" w:hAnsi="Calibri" w:cs="Calibri"/>
          <w:color w:val="000000" w:themeColor="text1"/>
          <w:sz w:val="20"/>
          <w:szCs w:val="20"/>
        </w:rPr>
        <w:t xml:space="preserve"> </w:t>
      </w:r>
      <w:r w:rsidRPr="00936211">
        <w:rPr>
          <w:rFonts w:ascii="Calibri" w:hAnsi="Calibri" w:cs="Calibri"/>
          <w:sz w:val="20"/>
          <w:szCs w:val="20"/>
        </w:rPr>
        <w:t>Department of Medicine, University of Melbourne, Melbourne, Australia.</w:t>
      </w:r>
    </w:p>
    <w:p w14:paraId="4A7F6EC0" w14:textId="77777777" w:rsidR="00F96D5D" w:rsidRPr="00936211" w:rsidRDefault="00F96D5D" w:rsidP="00F96D5D">
      <w:pPr>
        <w:spacing w:line="240" w:lineRule="auto"/>
        <w:rPr>
          <w:rFonts w:ascii="Calibri" w:hAnsi="Calibri" w:cs="Calibri"/>
          <w:sz w:val="20"/>
          <w:szCs w:val="20"/>
        </w:rPr>
      </w:pPr>
      <w:r w:rsidRPr="00936211">
        <w:rPr>
          <w:rStyle w:val="FootnoteReference"/>
          <w:rFonts w:ascii="Calibri" w:hAnsi="Calibri" w:cs="Calibri"/>
          <w:sz w:val="20"/>
          <w:szCs w:val="20"/>
        </w:rPr>
        <w:t>5</w:t>
      </w:r>
      <w:r w:rsidR="00C816D1" w:rsidRPr="00936211">
        <w:rPr>
          <w:rFonts w:ascii="Calibri" w:hAnsi="Calibri" w:cs="Calibri"/>
          <w:sz w:val="20"/>
          <w:szCs w:val="20"/>
        </w:rPr>
        <w:t xml:space="preserve"> </w:t>
      </w:r>
      <w:r w:rsidR="00B77D71" w:rsidRPr="00936211">
        <w:rPr>
          <w:rFonts w:ascii="Calibri" w:hAnsi="Calibri" w:cs="Calibri"/>
          <w:sz w:val="20"/>
          <w:szCs w:val="20"/>
        </w:rPr>
        <w:t>Primary Care Centre</w:t>
      </w:r>
      <w:r w:rsidR="00C816D1" w:rsidRPr="00936211">
        <w:rPr>
          <w:rFonts w:ascii="Calibri" w:hAnsi="Calibri" w:cs="Calibri"/>
          <w:sz w:val="20"/>
          <w:szCs w:val="20"/>
        </w:rPr>
        <w:t xml:space="preserve"> Versus Arthritis</w:t>
      </w:r>
      <w:r w:rsidR="00B77D71" w:rsidRPr="00936211">
        <w:rPr>
          <w:rFonts w:ascii="Calibri" w:hAnsi="Calibri" w:cs="Calibri"/>
          <w:sz w:val="20"/>
          <w:szCs w:val="20"/>
        </w:rPr>
        <w:t>, Researc</w:t>
      </w:r>
      <w:r w:rsidR="00A91E7A" w:rsidRPr="00936211">
        <w:rPr>
          <w:rFonts w:ascii="Calibri" w:hAnsi="Calibri" w:cs="Calibri"/>
          <w:sz w:val="20"/>
          <w:szCs w:val="20"/>
        </w:rPr>
        <w:t>h Institute for Primary Care &amp;</w:t>
      </w:r>
      <w:r w:rsidR="00B77D71" w:rsidRPr="00936211">
        <w:rPr>
          <w:rFonts w:ascii="Calibri" w:hAnsi="Calibri" w:cs="Calibri"/>
          <w:sz w:val="20"/>
          <w:szCs w:val="20"/>
        </w:rPr>
        <w:t xml:space="preserve"> Health Sciences</w:t>
      </w:r>
      <w:r w:rsidRPr="00936211">
        <w:rPr>
          <w:rFonts w:ascii="Calibri" w:hAnsi="Calibri" w:cs="Calibri"/>
          <w:bCs/>
          <w:sz w:val="20"/>
          <w:szCs w:val="20"/>
        </w:rPr>
        <w:t xml:space="preserve">, </w:t>
      </w:r>
      <w:proofErr w:type="spellStart"/>
      <w:r w:rsidRPr="00936211">
        <w:rPr>
          <w:rFonts w:ascii="Calibri" w:hAnsi="Calibri" w:cs="Calibri"/>
          <w:bCs/>
          <w:sz w:val="20"/>
          <w:szCs w:val="20"/>
        </w:rPr>
        <w:t>Keele</w:t>
      </w:r>
      <w:proofErr w:type="spellEnd"/>
      <w:r w:rsidRPr="00936211">
        <w:rPr>
          <w:rFonts w:ascii="Calibri" w:hAnsi="Calibri" w:cs="Calibri"/>
          <w:bCs/>
          <w:sz w:val="20"/>
          <w:szCs w:val="20"/>
        </w:rPr>
        <w:t xml:space="preserve"> University, </w:t>
      </w:r>
      <w:proofErr w:type="spellStart"/>
      <w:r w:rsidRPr="00936211">
        <w:rPr>
          <w:rFonts w:ascii="Calibri" w:hAnsi="Calibri" w:cs="Calibri"/>
          <w:bCs/>
          <w:sz w:val="20"/>
          <w:szCs w:val="20"/>
        </w:rPr>
        <w:t>Keele</w:t>
      </w:r>
      <w:proofErr w:type="spellEnd"/>
      <w:r w:rsidRPr="00936211">
        <w:rPr>
          <w:rFonts w:ascii="Calibri" w:hAnsi="Calibri" w:cs="Calibri"/>
          <w:bCs/>
          <w:sz w:val="20"/>
          <w:szCs w:val="20"/>
        </w:rPr>
        <w:t>, United Kingdom.</w:t>
      </w:r>
    </w:p>
    <w:p w14:paraId="15C89A76" w14:textId="77777777" w:rsidR="00F96D5D" w:rsidRPr="00936211" w:rsidRDefault="00F96D5D" w:rsidP="00F96D5D">
      <w:pPr>
        <w:spacing w:line="240" w:lineRule="auto"/>
        <w:rPr>
          <w:rFonts w:ascii="Calibri" w:hAnsi="Calibri" w:cs="Calibri"/>
          <w:bCs/>
          <w:sz w:val="20"/>
          <w:szCs w:val="20"/>
        </w:rPr>
      </w:pPr>
      <w:r w:rsidRPr="00936211">
        <w:rPr>
          <w:rFonts w:ascii="Calibri" w:hAnsi="Calibri" w:cs="Calibri"/>
          <w:bCs/>
          <w:sz w:val="20"/>
          <w:szCs w:val="20"/>
          <w:vertAlign w:val="superscript"/>
        </w:rPr>
        <w:t>6</w:t>
      </w:r>
      <w:r w:rsidRPr="00936211">
        <w:rPr>
          <w:rFonts w:ascii="Calibri" w:hAnsi="Calibri" w:cs="Calibri"/>
          <w:bCs/>
          <w:sz w:val="20"/>
          <w:szCs w:val="20"/>
        </w:rPr>
        <w:t xml:space="preserve"> Chair of PMRGCA Scotland, Scotland, United Kingdom.</w:t>
      </w:r>
    </w:p>
    <w:p w14:paraId="4BDA6B1F" w14:textId="77777777" w:rsidR="00C02797" w:rsidRPr="00936211" w:rsidRDefault="00F96D5D" w:rsidP="00C02797">
      <w:pPr>
        <w:spacing w:line="240" w:lineRule="auto"/>
        <w:rPr>
          <w:rFonts w:ascii="Calibri" w:hAnsi="Calibri" w:cs="Calibri"/>
          <w:bCs/>
          <w:sz w:val="20"/>
          <w:szCs w:val="20"/>
        </w:rPr>
      </w:pPr>
      <w:r w:rsidRPr="00936211">
        <w:rPr>
          <w:rFonts w:ascii="Calibri" w:hAnsi="Calibri" w:cs="Calibri"/>
          <w:bCs/>
          <w:sz w:val="20"/>
          <w:szCs w:val="20"/>
          <w:vertAlign w:val="superscript"/>
        </w:rPr>
        <w:t>7</w:t>
      </w:r>
      <w:r w:rsidRPr="00936211">
        <w:rPr>
          <w:rFonts w:ascii="Calibri" w:hAnsi="Calibri" w:cs="Calibri"/>
          <w:sz w:val="20"/>
          <w:szCs w:val="20"/>
        </w:rPr>
        <w:t xml:space="preserve"> Department of Epidemiology and Biostatistics, and Amsterdam Rheumatology and Immunology </w:t>
      </w:r>
      <w:proofErr w:type="spellStart"/>
      <w:r w:rsidRPr="00936211">
        <w:rPr>
          <w:rFonts w:ascii="Calibri" w:hAnsi="Calibri" w:cs="Calibri"/>
          <w:sz w:val="20"/>
          <w:szCs w:val="20"/>
        </w:rPr>
        <w:t>Center</w:t>
      </w:r>
      <w:proofErr w:type="spellEnd"/>
      <w:r w:rsidRPr="00936211">
        <w:rPr>
          <w:rFonts w:ascii="Calibri" w:hAnsi="Calibri" w:cs="Calibri"/>
          <w:sz w:val="20"/>
          <w:szCs w:val="20"/>
        </w:rPr>
        <w:t xml:space="preserve">, </w:t>
      </w:r>
      <w:r w:rsidR="00C02797" w:rsidRPr="00936211">
        <w:rPr>
          <w:rFonts w:ascii="Calibri" w:hAnsi="Calibri" w:cs="Calibri"/>
          <w:sz w:val="20"/>
          <w:szCs w:val="20"/>
        </w:rPr>
        <w:t xml:space="preserve">Amsterdam University Medical </w:t>
      </w:r>
      <w:proofErr w:type="spellStart"/>
      <w:r w:rsidR="00C02797" w:rsidRPr="00936211">
        <w:rPr>
          <w:rFonts w:ascii="Calibri" w:hAnsi="Calibri" w:cs="Calibri"/>
          <w:sz w:val="20"/>
          <w:szCs w:val="20"/>
        </w:rPr>
        <w:t>Centers</w:t>
      </w:r>
      <w:proofErr w:type="spellEnd"/>
      <w:r w:rsidR="00C02797" w:rsidRPr="00936211">
        <w:rPr>
          <w:rFonts w:ascii="Calibri" w:hAnsi="Calibri" w:cs="Calibri"/>
          <w:sz w:val="20"/>
          <w:szCs w:val="20"/>
        </w:rPr>
        <w:t xml:space="preserve">, </w:t>
      </w:r>
      <w:proofErr w:type="spellStart"/>
      <w:r w:rsidR="00C02797" w:rsidRPr="00936211">
        <w:rPr>
          <w:rFonts w:ascii="Calibri" w:hAnsi="Calibri" w:cs="Calibri"/>
          <w:sz w:val="20"/>
          <w:szCs w:val="20"/>
        </w:rPr>
        <w:t>Vrije</w:t>
      </w:r>
      <w:proofErr w:type="spellEnd"/>
      <w:r w:rsidR="00C02797" w:rsidRPr="00936211">
        <w:rPr>
          <w:rFonts w:ascii="Calibri" w:hAnsi="Calibri" w:cs="Calibri"/>
          <w:sz w:val="20"/>
          <w:szCs w:val="20"/>
        </w:rPr>
        <w:t xml:space="preserve"> </w:t>
      </w:r>
      <w:proofErr w:type="spellStart"/>
      <w:r w:rsidR="00C02797" w:rsidRPr="00936211">
        <w:rPr>
          <w:rFonts w:ascii="Calibri" w:hAnsi="Calibri" w:cs="Calibri"/>
          <w:sz w:val="20"/>
          <w:szCs w:val="20"/>
        </w:rPr>
        <w:t>Universiteit</w:t>
      </w:r>
      <w:proofErr w:type="spellEnd"/>
      <w:r w:rsidR="00C02797" w:rsidRPr="00936211">
        <w:rPr>
          <w:rFonts w:ascii="Calibri" w:hAnsi="Calibri" w:cs="Calibri"/>
          <w:sz w:val="20"/>
          <w:szCs w:val="20"/>
        </w:rPr>
        <w:t>, Amsterdam, the Netherlands.</w:t>
      </w:r>
    </w:p>
    <w:p w14:paraId="154C5E54" w14:textId="77777777" w:rsidR="00F96D5D" w:rsidRPr="00936211" w:rsidRDefault="00F96D5D" w:rsidP="00F96D5D">
      <w:pPr>
        <w:spacing w:line="240" w:lineRule="auto"/>
        <w:rPr>
          <w:rFonts w:ascii="Calibri" w:hAnsi="Calibri" w:cs="Calibri"/>
          <w:sz w:val="20"/>
          <w:szCs w:val="20"/>
        </w:rPr>
      </w:pPr>
      <w:r w:rsidRPr="00936211">
        <w:rPr>
          <w:rStyle w:val="FootnoteReference"/>
          <w:rFonts w:ascii="Calibri" w:hAnsi="Calibri" w:cs="Calibri"/>
          <w:sz w:val="20"/>
          <w:szCs w:val="20"/>
        </w:rPr>
        <w:t xml:space="preserve">8 </w:t>
      </w:r>
      <w:r w:rsidRPr="00936211">
        <w:rPr>
          <w:rFonts w:ascii="Calibri" w:hAnsi="Calibri" w:cs="Calibri"/>
          <w:sz w:val="20"/>
          <w:szCs w:val="20"/>
        </w:rPr>
        <w:t xml:space="preserve"> </w:t>
      </w:r>
      <w:r w:rsidR="001B262B" w:rsidRPr="00936211">
        <w:rPr>
          <w:rFonts w:ascii="Calibri" w:hAnsi="Calibri" w:cs="Calibri"/>
          <w:sz w:val="20"/>
          <w:szCs w:val="20"/>
        </w:rPr>
        <w:t>Leeds Institute of Health Sciences, University of Leeds, Leeds, United Kingdom.</w:t>
      </w:r>
    </w:p>
    <w:p w14:paraId="2DCB7CBB" w14:textId="77777777" w:rsidR="00F96D5D" w:rsidRPr="00936211" w:rsidRDefault="00F96D5D" w:rsidP="00F96D5D">
      <w:pPr>
        <w:spacing w:line="240" w:lineRule="auto"/>
        <w:rPr>
          <w:rFonts w:ascii="Calibri" w:hAnsi="Calibri" w:cs="Calibri"/>
          <w:bCs/>
          <w:sz w:val="20"/>
          <w:szCs w:val="20"/>
        </w:rPr>
      </w:pPr>
      <w:proofErr w:type="gramStart"/>
      <w:r w:rsidRPr="00936211">
        <w:rPr>
          <w:rFonts w:ascii="Calibri" w:hAnsi="Calibri" w:cs="Calibri"/>
          <w:bCs/>
          <w:sz w:val="20"/>
          <w:szCs w:val="20"/>
          <w:vertAlign w:val="superscript"/>
        </w:rPr>
        <w:t xml:space="preserve">9  </w:t>
      </w:r>
      <w:r w:rsidRPr="00936211">
        <w:rPr>
          <w:rFonts w:ascii="Calibri" w:hAnsi="Calibri" w:cs="Calibri"/>
          <w:sz w:val="20"/>
          <w:szCs w:val="20"/>
        </w:rPr>
        <w:t>Department</w:t>
      </w:r>
      <w:proofErr w:type="gramEnd"/>
      <w:r w:rsidRPr="00936211">
        <w:rPr>
          <w:rFonts w:ascii="Calibri" w:hAnsi="Calibri" w:cs="Calibri"/>
          <w:sz w:val="20"/>
          <w:szCs w:val="20"/>
        </w:rPr>
        <w:t xml:space="preserve"> of Medicine, Hospital for Special Surgery, New York, United States.</w:t>
      </w:r>
    </w:p>
    <w:p w14:paraId="727CDEF5" w14:textId="77777777" w:rsidR="00F96D5D" w:rsidRPr="00936211" w:rsidRDefault="00F96D5D" w:rsidP="00F96D5D">
      <w:pPr>
        <w:spacing w:line="240" w:lineRule="auto"/>
        <w:rPr>
          <w:rFonts w:ascii="Calibri" w:hAnsi="Calibri" w:cs="Calibri"/>
          <w:sz w:val="20"/>
          <w:szCs w:val="20"/>
        </w:rPr>
      </w:pPr>
      <w:r w:rsidRPr="00936211">
        <w:rPr>
          <w:rFonts w:ascii="Calibri" w:hAnsi="Calibri" w:cs="Calibri"/>
          <w:bCs/>
          <w:sz w:val="20"/>
          <w:szCs w:val="20"/>
          <w:vertAlign w:val="superscript"/>
        </w:rPr>
        <w:t>10</w:t>
      </w:r>
      <w:r w:rsidR="00C816D1" w:rsidRPr="00936211">
        <w:rPr>
          <w:rFonts w:ascii="Calibri" w:hAnsi="Calibri" w:cs="Calibri"/>
          <w:bCs/>
          <w:sz w:val="20"/>
          <w:szCs w:val="20"/>
          <w:vertAlign w:val="superscript"/>
        </w:rPr>
        <w:t xml:space="preserve"> </w:t>
      </w:r>
      <w:r w:rsidRPr="00936211">
        <w:rPr>
          <w:rFonts w:ascii="Calibri" w:hAnsi="Calibri" w:cs="Calibri"/>
          <w:sz w:val="20"/>
          <w:szCs w:val="20"/>
        </w:rPr>
        <w:t>Department of Rheumatology and Immunology, Medical University Graz, Austria.</w:t>
      </w:r>
    </w:p>
    <w:p w14:paraId="3B8252B8" w14:textId="77777777" w:rsidR="00F96D5D" w:rsidRPr="00936211" w:rsidRDefault="00F96D5D" w:rsidP="00F96D5D">
      <w:pPr>
        <w:spacing w:line="240" w:lineRule="auto"/>
        <w:rPr>
          <w:rFonts w:ascii="Calibri" w:hAnsi="Calibri" w:cs="Calibri"/>
          <w:sz w:val="20"/>
          <w:szCs w:val="20"/>
        </w:rPr>
      </w:pPr>
      <w:r w:rsidRPr="00936211">
        <w:rPr>
          <w:rFonts w:ascii="Calibri" w:hAnsi="Calibri" w:cs="Calibri"/>
          <w:sz w:val="20"/>
          <w:szCs w:val="20"/>
          <w:vertAlign w:val="superscript"/>
        </w:rPr>
        <w:t>11</w:t>
      </w:r>
      <w:r w:rsidRPr="00936211">
        <w:rPr>
          <w:rFonts w:ascii="Calibri" w:hAnsi="Calibri" w:cs="Calibri"/>
          <w:sz w:val="20"/>
          <w:szCs w:val="20"/>
        </w:rPr>
        <w:t xml:space="preserve"> Department of Rheumatology, Hospital of </w:t>
      </w:r>
      <w:proofErr w:type="spellStart"/>
      <w:r w:rsidRPr="00936211">
        <w:rPr>
          <w:rFonts w:ascii="Calibri" w:hAnsi="Calibri" w:cs="Calibri"/>
          <w:sz w:val="20"/>
          <w:szCs w:val="20"/>
        </w:rPr>
        <w:t>Bruneck</w:t>
      </w:r>
      <w:proofErr w:type="spellEnd"/>
      <w:r w:rsidRPr="00936211">
        <w:rPr>
          <w:rFonts w:ascii="Calibri" w:hAnsi="Calibri" w:cs="Calibri"/>
          <w:sz w:val="20"/>
          <w:szCs w:val="20"/>
        </w:rPr>
        <w:t xml:space="preserve">, </w:t>
      </w:r>
      <w:proofErr w:type="spellStart"/>
      <w:r w:rsidRPr="00936211">
        <w:rPr>
          <w:rFonts w:ascii="Calibri" w:hAnsi="Calibri" w:cs="Calibri"/>
          <w:sz w:val="20"/>
          <w:szCs w:val="20"/>
        </w:rPr>
        <w:t>Bruneck</w:t>
      </w:r>
      <w:proofErr w:type="spellEnd"/>
      <w:r w:rsidRPr="00936211">
        <w:rPr>
          <w:rFonts w:ascii="Calibri" w:hAnsi="Calibri" w:cs="Calibri"/>
          <w:sz w:val="20"/>
          <w:szCs w:val="20"/>
        </w:rPr>
        <w:t>, Italy</w:t>
      </w:r>
    </w:p>
    <w:p w14:paraId="11AC1E1C" w14:textId="77777777" w:rsidR="00F96D5D" w:rsidRPr="00936211" w:rsidRDefault="00F96D5D" w:rsidP="00F96D5D">
      <w:pPr>
        <w:spacing w:line="240" w:lineRule="auto"/>
        <w:rPr>
          <w:rFonts w:ascii="Calibri" w:hAnsi="Calibri" w:cs="Calibri"/>
          <w:sz w:val="20"/>
          <w:szCs w:val="20"/>
        </w:rPr>
      </w:pPr>
      <w:r w:rsidRPr="00936211">
        <w:rPr>
          <w:rFonts w:ascii="Calibri" w:hAnsi="Calibri" w:cs="Calibri"/>
          <w:sz w:val="20"/>
          <w:szCs w:val="20"/>
          <w:vertAlign w:val="superscript"/>
        </w:rPr>
        <w:t>12</w:t>
      </w:r>
      <w:r w:rsidR="00C816D1" w:rsidRPr="00936211">
        <w:rPr>
          <w:rFonts w:ascii="Calibri" w:hAnsi="Calibri" w:cs="Calibri"/>
          <w:sz w:val="20"/>
          <w:szCs w:val="20"/>
          <w:vertAlign w:val="superscript"/>
        </w:rPr>
        <w:t xml:space="preserve"> </w:t>
      </w:r>
      <w:r w:rsidRPr="00936211">
        <w:rPr>
          <w:rFonts w:ascii="Calibri" w:hAnsi="Calibri" w:cs="Calibri"/>
          <w:sz w:val="20"/>
          <w:szCs w:val="20"/>
        </w:rPr>
        <w:t>Department of Rheumatology, Norfolk and Norwich University Hospital, Norwich, United Kingdom.</w:t>
      </w:r>
    </w:p>
    <w:p w14:paraId="130BD3AB" w14:textId="77777777" w:rsidR="00F96D5D" w:rsidRPr="00936211" w:rsidRDefault="00F96D5D" w:rsidP="00F96D5D">
      <w:pPr>
        <w:spacing w:line="240" w:lineRule="auto"/>
        <w:rPr>
          <w:rFonts w:ascii="Calibri" w:hAnsi="Calibri" w:cs="Calibri"/>
          <w:sz w:val="20"/>
          <w:szCs w:val="20"/>
        </w:rPr>
      </w:pPr>
      <w:r w:rsidRPr="00936211">
        <w:rPr>
          <w:rFonts w:ascii="Calibri" w:hAnsi="Calibri" w:cs="Calibri"/>
          <w:sz w:val="20"/>
          <w:szCs w:val="20"/>
          <w:vertAlign w:val="superscript"/>
        </w:rPr>
        <w:t>13</w:t>
      </w:r>
      <w:r w:rsidR="00C816D1" w:rsidRPr="00936211">
        <w:rPr>
          <w:rFonts w:ascii="Calibri" w:hAnsi="Calibri" w:cs="Calibri"/>
          <w:sz w:val="20"/>
          <w:szCs w:val="20"/>
          <w:vertAlign w:val="superscript"/>
        </w:rPr>
        <w:t xml:space="preserve"> </w:t>
      </w:r>
      <w:r w:rsidRPr="00936211">
        <w:rPr>
          <w:rFonts w:ascii="Calibri" w:hAnsi="Calibri" w:cs="Calibri"/>
          <w:sz w:val="20"/>
          <w:szCs w:val="20"/>
        </w:rPr>
        <w:t>Department of Rheumatology, Aarhus University Hospital, Aarhus, Denmark.</w:t>
      </w:r>
    </w:p>
    <w:p w14:paraId="47C40323" w14:textId="77777777" w:rsidR="00F96D5D" w:rsidRPr="00936211" w:rsidRDefault="00F96D5D" w:rsidP="00F96D5D">
      <w:pPr>
        <w:spacing w:line="240" w:lineRule="auto"/>
        <w:rPr>
          <w:rFonts w:ascii="Calibri" w:hAnsi="Calibri" w:cs="Calibri"/>
          <w:bCs/>
          <w:sz w:val="20"/>
          <w:szCs w:val="20"/>
        </w:rPr>
      </w:pPr>
      <w:r w:rsidRPr="00936211">
        <w:rPr>
          <w:rFonts w:ascii="Calibri" w:hAnsi="Calibri" w:cs="Calibri"/>
          <w:sz w:val="20"/>
          <w:szCs w:val="20"/>
          <w:vertAlign w:val="superscript"/>
        </w:rPr>
        <w:t>14</w:t>
      </w:r>
      <w:r w:rsidR="00C816D1" w:rsidRPr="00936211">
        <w:rPr>
          <w:rFonts w:ascii="Calibri" w:hAnsi="Calibri" w:cs="Calibri"/>
          <w:sz w:val="20"/>
          <w:szCs w:val="20"/>
          <w:vertAlign w:val="superscript"/>
        </w:rPr>
        <w:t xml:space="preserve"> </w:t>
      </w:r>
      <w:r w:rsidRPr="00936211">
        <w:rPr>
          <w:rFonts w:ascii="Calibri" w:hAnsi="Calibri" w:cs="Calibri"/>
          <w:color w:val="000000"/>
          <w:sz w:val="20"/>
          <w:szCs w:val="20"/>
        </w:rPr>
        <w:t xml:space="preserve">Department of Rheumatology, Faculty of Health and Applied Sciences, University of the West of England, Bristol, </w:t>
      </w:r>
      <w:r w:rsidRPr="00936211">
        <w:rPr>
          <w:rFonts w:ascii="Calibri" w:hAnsi="Calibri" w:cs="Calibri"/>
          <w:bCs/>
          <w:sz w:val="20"/>
          <w:szCs w:val="20"/>
        </w:rPr>
        <w:t xml:space="preserve">United Kingdom. </w:t>
      </w:r>
    </w:p>
    <w:p w14:paraId="45B94283" w14:textId="77777777" w:rsidR="00F96D5D" w:rsidRPr="00936211" w:rsidRDefault="00F96D5D" w:rsidP="00F96D5D">
      <w:pPr>
        <w:spacing w:line="240" w:lineRule="auto"/>
        <w:rPr>
          <w:rFonts w:ascii="Calibri" w:hAnsi="Calibri" w:cs="Calibri"/>
          <w:sz w:val="20"/>
          <w:szCs w:val="20"/>
        </w:rPr>
      </w:pPr>
      <w:r w:rsidRPr="00936211">
        <w:rPr>
          <w:rFonts w:ascii="Calibri" w:hAnsi="Calibri" w:cs="Calibri"/>
          <w:sz w:val="20"/>
          <w:szCs w:val="20"/>
          <w:vertAlign w:val="superscript"/>
        </w:rPr>
        <w:t>15</w:t>
      </w:r>
      <w:r w:rsidR="00C816D1" w:rsidRPr="00936211">
        <w:rPr>
          <w:rFonts w:ascii="Calibri" w:hAnsi="Calibri" w:cs="Calibri"/>
          <w:sz w:val="20"/>
          <w:szCs w:val="20"/>
          <w:vertAlign w:val="superscript"/>
        </w:rPr>
        <w:t xml:space="preserve"> </w:t>
      </w:r>
      <w:r w:rsidRPr="00936211">
        <w:rPr>
          <w:rFonts w:ascii="Calibri" w:hAnsi="Calibri" w:cs="Calibri"/>
          <w:color w:val="000000"/>
          <w:sz w:val="20"/>
          <w:szCs w:val="20"/>
        </w:rPr>
        <w:t>SDG LLC, Cambridge, Massachusetts, United States.</w:t>
      </w:r>
    </w:p>
    <w:p w14:paraId="6F396B89" w14:textId="77777777" w:rsidR="00F96D5D" w:rsidRPr="00936211" w:rsidRDefault="00F96D5D" w:rsidP="00F96D5D">
      <w:pPr>
        <w:spacing w:line="240" w:lineRule="auto"/>
        <w:rPr>
          <w:rFonts w:ascii="Calibri" w:hAnsi="Calibri" w:cs="Calibri"/>
          <w:sz w:val="20"/>
          <w:szCs w:val="20"/>
        </w:rPr>
      </w:pPr>
      <w:r w:rsidRPr="00936211">
        <w:rPr>
          <w:rFonts w:ascii="Calibri" w:hAnsi="Calibri" w:cs="Calibri"/>
          <w:sz w:val="20"/>
          <w:szCs w:val="20"/>
          <w:vertAlign w:val="superscript"/>
        </w:rPr>
        <w:t>16</w:t>
      </w:r>
      <w:r w:rsidR="00C816D1" w:rsidRPr="00936211">
        <w:rPr>
          <w:rFonts w:ascii="Calibri" w:hAnsi="Calibri" w:cs="Calibri"/>
          <w:sz w:val="20"/>
          <w:szCs w:val="20"/>
          <w:vertAlign w:val="superscript"/>
        </w:rPr>
        <w:t xml:space="preserve"> </w:t>
      </w:r>
      <w:r w:rsidRPr="00936211">
        <w:rPr>
          <w:rFonts w:ascii="Calibri" w:hAnsi="Calibri" w:cs="Calibri"/>
          <w:color w:val="000000"/>
          <w:sz w:val="20"/>
          <w:szCs w:val="20"/>
        </w:rPr>
        <w:t>School of Epidemiology and Public Health, University of Ottawa, Ottawa, Canada.</w:t>
      </w:r>
    </w:p>
    <w:p w14:paraId="08DF5FB5" w14:textId="77777777" w:rsidR="0085383C" w:rsidRPr="00936211" w:rsidRDefault="00F96D5D" w:rsidP="00F96D5D">
      <w:pPr>
        <w:spacing w:line="240" w:lineRule="auto"/>
        <w:rPr>
          <w:rFonts w:ascii="Calibri" w:hAnsi="Calibri" w:cs="Calibri"/>
          <w:sz w:val="20"/>
          <w:szCs w:val="20"/>
        </w:rPr>
      </w:pPr>
      <w:r w:rsidRPr="00936211">
        <w:rPr>
          <w:rStyle w:val="FootnoteReference"/>
          <w:rFonts w:ascii="Calibri" w:hAnsi="Calibri" w:cs="Calibri"/>
          <w:sz w:val="20"/>
          <w:szCs w:val="20"/>
        </w:rPr>
        <w:t>1</w:t>
      </w:r>
      <w:r w:rsidRPr="00936211">
        <w:rPr>
          <w:rFonts w:ascii="Calibri" w:hAnsi="Calibri" w:cs="Calibri"/>
          <w:sz w:val="20"/>
          <w:szCs w:val="20"/>
          <w:vertAlign w:val="superscript"/>
        </w:rPr>
        <w:t>7</w:t>
      </w:r>
      <w:r w:rsidRPr="00936211">
        <w:rPr>
          <w:rFonts w:ascii="Calibri" w:hAnsi="Calibri" w:cs="Calibri"/>
          <w:sz w:val="20"/>
          <w:szCs w:val="20"/>
        </w:rPr>
        <w:t xml:space="preserve"> </w:t>
      </w:r>
      <w:r w:rsidR="0085383C" w:rsidRPr="00936211">
        <w:rPr>
          <w:rFonts w:ascii="Calibri" w:hAnsi="Calibri" w:cs="Calibri"/>
          <w:sz w:val="20"/>
          <w:szCs w:val="20"/>
        </w:rPr>
        <w:t>Leeds Institute of Rheumatic and Musculoskeletal Medicine, University of Leeds, Leeds, United Kingdom; NIHR Leeds Biomedical Research Centre, Leeds Teaching Hospitals NHS Trust, Leeds, United Kingdom.</w:t>
      </w:r>
    </w:p>
    <w:p w14:paraId="7C675CD2" w14:textId="77777777" w:rsidR="003B34D2" w:rsidRPr="00936211" w:rsidRDefault="00F96D5D" w:rsidP="0085383C">
      <w:pPr>
        <w:spacing w:line="240" w:lineRule="auto"/>
        <w:rPr>
          <w:rFonts w:ascii="Calibri" w:hAnsi="Calibri" w:cs="Calibri"/>
          <w:sz w:val="20"/>
          <w:szCs w:val="20"/>
        </w:rPr>
      </w:pPr>
      <w:r w:rsidRPr="00936211">
        <w:rPr>
          <w:rStyle w:val="FootnoteReference"/>
          <w:rFonts w:ascii="Calibri" w:hAnsi="Calibri" w:cs="Calibri"/>
          <w:sz w:val="20"/>
          <w:szCs w:val="20"/>
        </w:rPr>
        <w:t>1</w:t>
      </w:r>
      <w:r w:rsidRPr="00936211">
        <w:rPr>
          <w:rFonts w:ascii="Calibri" w:hAnsi="Calibri" w:cs="Calibri"/>
          <w:sz w:val="20"/>
          <w:szCs w:val="20"/>
          <w:vertAlign w:val="superscript"/>
        </w:rPr>
        <w:t>8</w:t>
      </w:r>
      <w:r w:rsidRPr="00936211">
        <w:rPr>
          <w:rFonts w:ascii="Calibri" w:hAnsi="Calibri" w:cs="Calibri"/>
          <w:sz w:val="20"/>
          <w:szCs w:val="20"/>
        </w:rPr>
        <w:t xml:space="preserve"> Discipline of Medicine, </w:t>
      </w:r>
      <w:proofErr w:type="gramStart"/>
      <w:r w:rsidRPr="00936211">
        <w:rPr>
          <w:rFonts w:ascii="Calibri" w:hAnsi="Calibri" w:cs="Calibri"/>
          <w:sz w:val="20"/>
          <w:szCs w:val="20"/>
        </w:rPr>
        <w:t>The</w:t>
      </w:r>
      <w:proofErr w:type="gramEnd"/>
      <w:r w:rsidRPr="00936211">
        <w:rPr>
          <w:rFonts w:ascii="Calibri" w:hAnsi="Calibri" w:cs="Calibri"/>
          <w:sz w:val="20"/>
          <w:szCs w:val="20"/>
        </w:rPr>
        <w:t xml:space="preserve"> University o</w:t>
      </w:r>
      <w:r w:rsidR="0085383C" w:rsidRPr="00936211">
        <w:rPr>
          <w:rFonts w:ascii="Calibri" w:hAnsi="Calibri" w:cs="Calibri"/>
          <w:sz w:val="20"/>
          <w:szCs w:val="20"/>
        </w:rPr>
        <w:t>f</w:t>
      </w:r>
      <w:r w:rsidR="003B34D2" w:rsidRPr="00936211">
        <w:rPr>
          <w:rFonts w:ascii="Calibri" w:hAnsi="Calibri" w:cs="Calibri"/>
          <w:sz w:val="20"/>
          <w:szCs w:val="20"/>
        </w:rPr>
        <w:t xml:space="preserve"> Adelaide, Adelaide, Australia</w:t>
      </w:r>
    </w:p>
    <w:p w14:paraId="2460DBBA" w14:textId="77777777" w:rsidR="00F96D5D" w:rsidRPr="00936211" w:rsidRDefault="003B34D2" w:rsidP="0085383C">
      <w:pPr>
        <w:spacing w:line="240" w:lineRule="auto"/>
        <w:rPr>
          <w:rFonts w:ascii="Calibri" w:hAnsi="Calibri" w:cs="Calibri"/>
          <w:sz w:val="20"/>
          <w:szCs w:val="20"/>
        </w:rPr>
      </w:pPr>
      <w:r w:rsidRPr="00936211">
        <w:rPr>
          <w:rFonts w:ascii="Calibri" w:hAnsi="Calibri" w:cs="Calibri"/>
          <w:sz w:val="20"/>
          <w:szCs w:val="20"/>
          <w:vertAlign w:val="superscript"/>
        </w:rPr>
        <w:t>19</w:t>
      </w:r>
      <w:r w:rsidRPr="00936211">
        <w:rPr>
          <w:rFonts w:ascii="Calibri" w:hAnsi="Calibri" w:cs="Calibri"/>
          <w:sz w:val="20"/>
          <w:szCs w:val="20"/>
        </w:rPr>
        <w:t xml:space="preserve"> </w:t>
      </w:r>
      <w:r w:rsidR="0085383C" w:rsidRPr="00936211">
        <w:rPr>
          <w:rFonts w:ascii="Calibri" w:hAnsi="Calibri" w:cs="Calibri"/>
          <w:sz w:val="20"/>
          <w:szCs w:val="20"/>
        </w:rPr>
        <w:t xml:space="preserve">Rheumatology Unit, </w:t>
      </w:r>
      <w:proofErr w:type="gramStart"/>
      <w:r w:rsidR="0085383C" w:rsidRPr="00936211">
        <w:rPr>
          <w:rFonts w:ascii="Calibri" w:hAnsi="Calibri" w:cs="Calibri"/>
          <w:sz w:val="20"/>
          <w:szCs w:val="20"/>
        </w:rPr>
        <w:t>The</w:t>
      </w:r>
      <w:proofErr w:type="gramEnd"/>
      <w:r w:rsidR="0085383C" w:rsidRPr="00936211">
        <w:rPr>
          <w:rFonts w:ascii="Calibri" w:hAnsi="Calibri" w:cs="Calibri"/>
          <w:sz w:val="20"/>
          <w:szCs w:val="20"/>
        </w:rPr>
        <w:t xml:space="preserve"> Queen Elizabeth and Royal Adelaide Hospitals, Adelaide, Australia.</w:t>
      </w:r>
    </w:p>
    <w:p w14:paraId="32DA36BA" w14:textId="77777777" w:rsidR="00D84935" w:rsidRPr="00936211" w:rsidRDefault="00D84935">
      <w:pPr>
        <w:spacing w:after="160" w:line="259" w:lineRule="auto"/>
        <w:rPr>
          <w:b/>
        </w:rPr>
      </w:pPr>
      <w:r w:rsidRPr="00936211">
        <w:rPr>
          <w:b/>
        </w:rPr>
        <w:t>Keywords</w:t>
      </w:r>
      <w:r w:rsidR="00D811E9" w:rsidRPr="00936211">
        <w:rPr>
          <w:b/>
        </w:rPr>
        <w:t xml:space="preserve">: </w:t>
      </w:r>
      <w:r w:rsidRPr="00936211">
        <w:t>Descriptive qualitative, experiences, polymyalgia rheumatica</w:t>
      </w:r>
      <w:r w:rsidRPr="00936211">
        <w:rPr>
          <w:b/>
        </w:rPr>
        <w:br w:type="page"/>
      </w:r>
    </w:p>
    <w:p w14:paraId="78725456" w14:textId="77777777" w:rsidR="00982B52" w:rsidRDefault="00F96D5D" w:rsidP="00F96D5D">
      <w:pPr>
        <w:rPr>
          <w:b/>
        </w:rPr>
      </w:pPr>
      <w:r>
        <w:rPr>
          <w:b/>
        </w:rPr>
        <w:lastRenderedPageBreak/>
        <w:t>Objective</w:t>
      </w:r>
    </w:p>
    <w:p w14:paraId="551A4E1E" w14:textId="13290A18" w:rsidR="003C0735" w:rsidRDefault="003C0735" w:rsidP="00F96D5D">
      <w:r>
        <w:t xml:space="preserve">The aim of this study was to survey </w:t>
      </w:r>
      <w:r w:rsidR="001B5E33">
        <w:t xml:space="preserve">participants with PMR </w:t>
      </w:r>
      <w:r>
        <w:t>to evaluate the face validity, acceptability and domain match of proposed candidate outcome measure</w:t>
      </w:r>
      <w:r w:rsidR="00A91E7A">
        <w:t>s</w:t>
      </w:r>
      <w:r w:rsidR="001B5E33">
        <w:t>.</w:t>
      </w:r>
    </w:p>
    <w:p w14:paraId="6D33BDDF" w14:textId="77777777" w:rsidR="00982B52" w:rsidRDefault="003C0735" w:rsidP="003C0735">
      <w:pPr>
        <w:rPr>
          <w:b/>
        </w:rPr>
      </w:pPr>
      <w:r w:rsidRPr="00DA0C40">
        <w:rPr>
          <w:b/>
        </w:rPr>
        <w:t>Methods</w:t>
      </w:r>
    </w:p>
    <w:p w14:paraId="75080035" w14:textId="77777777" w:rsidR="003C0735" w:rsidRPr="003C0735" w:rsidRDefault="00982B52" w:rsidP="003C0735">
      <w:pPr>
        <w:rPr>
          <w:b/>
        </w:rPr>
      </w:pPr>
      <w:r>
        <w:rPr>
          <w:rFonts w:cs="Arial"/>
          <w:shd w:val="clear" w:color="auto" w:fill="FFFFFF"/>
        </w:rPr>
        <w:t xml:space="preserve">A structured, online, anonymous </w:t>
      </w:r>
      <w:r w:rsidR="001B5E33">
        <w:rPr>
          <w:rFonts w:cs="Arial"/>
          <w:shd w:val="clear" w:color="auto" w:fill="FFFFFF"/>
        </w:rPr>
        <w:t xml:space="preserve">survey </w:t>
      </w:r>
      <w:r>
        <w:rPr>
          <w:rFonts w:cs="Arial"/>
          <w:shd w:val="clear" w:color="auto" w:fill="FFFFFF"/>
        </w:rPr>
        <w:t xml:space="preserve">was disseminated </w:t>
      </w:r>
      <w:r w:rsidR="00170672">
        <w:rPr>
          <w:rFonts w:cs="Arial"/>
          <w:shd w:val="clear" w:color="auto" w:fill="FFFFFF"/>
        </w:rPr>
        <w:t>by</w:t>
      </w:r>
      <w:r>
        <w:rPr>
          <w:rFonts w:cs="Arial"/>
          <w:shd w:val="clear" w:color="auto" w:fill="FFFFFF"/>
        </w:rPr>
        <w:t xml:space="preserve"> patient support groups via their networks and online for</w:t>
      </w:r>
      <w:r w:rsidR="00C816D1">
        <w:rPr>
          <w:rFonts w:cs="Arial"/>
          <w:shd w:val="clear" w:color="auto" w:fill="FFFFFF"/>
        </w:rPr>
        <w:t>ums</w:t>
      </w:r>
      <w:r>
        <w:rPr>
          <w:rFonts w:cs="Arial"/>
          <w:shd w:val="clear" w:color="auto" w:fill="FFFFFF"/>
        </w:rPr>
        <w:t>.</w:t>
      </w:r>
      <w:r w:rsidR="00C02797">
        <w:rPr>
          <w:rFonts w:cs="Arial"/>
          <w:shd w:val="clear" w:color="auto" w:fill="FFFFFF"/>
        </w:rPr>
        <w:t xml:space="preserve"> </w:t>
      </w:r>
      <w:r w:rsidR="003C0735">
        <w:t xml:space="preserve">The </w:t>
      </w:r>
      <w:r w:rsidR="005C6151">
        <w:t>candidate outcome measures</w:t>
      </w:r>
      <w:r w:rsidR="00C02797">
        <w:t xml:space="preserve"> </w:t>
      </w:r>
      <w:r w:rsidR="003C0735">
        <w:t>comprised: 1. visual analogue scale (VAS), numerical rating score (NRS)</w:t>
      </w:r>
      <w:r w:rsidR="005C6151">
        <w:t xml:space="preserve"> to assess pain</w:t>
      </w:r>
      <w:r w:rsidR="003C0735">
        <w:t xml:space="preserve">; 2. VAS, NRS </w:t>
      </w:r>
      <w:r w:rsidR="005C6151">
        <w:t xml:space="preserve">and </w:t>
      </w:r>
      <w:r w:rsidR="003C0735">
        <w:t xml:space="preserve">duration </w:t>
      </w:r>
      <w:r w:rsidR="005C6151">
        <w:t xml:space="preserve">to </w:t>
      </w:r>
      <w:r w:rsidR="003229C9">
        <w:t xml:space="preserve">assess </w:t>
      </w:r>
      <w:r w:rsidR="005C6151">
        <w:t>stiffness</w:t>
      </w:r>
      <w:r w:rsidR="003C0735">
        <w:t xml:space="preserve">; 3. </w:t>
      </w:r>
      <w:proofErr w:type="gramStart"/>
      <w:r w:rsidR="00C02797">
        <w:t>t</w:t>
      </w:r>
      <w:r w:rsidR="005C6151">
        <w:t>he</w:t>
      </w:r>
      <w:proofErr w:type="gramEnd"/>
      <w:r w:rsidR="00C02797">
        <w:t xml:space="preserve"> </w:t>
      </w:r>
      <w:r w:rsidR="003C0735" w:rsidRPr="00173F36">
        <w:t xml:space="preserve">modified Health </w:t>
      </w:r>
      <w:r w:rsidR="003C0735">
        <w:t>A</w:t>
      </w:r>
      <w:r w:rsidR="003C0735" w:rsidRPr="00173F36">
        <w:t xml:space="preserve">ssessment </w:t>
      </w:r>
      <w:r w:rsidR="003C0735">
        <w:t>Q</w:t>
      </w:r>
      <w:r w:rsidR="003C0735" w:rsidRPr="00173F36">
        <w:t>uestionnaire </w:t>
      </w:r>
      <w:r w:rsidR="003C0735" w:rsidRPr="007176BE">
        <w:t>(</w:t>
      </w:r>
      <w:proofErr w:type="spellStart"/>
      <w:r w:rsidR="003C0735" w:rsidRPr="007176BE">
        <w:t>mHAQ</w:t>
      </w:r>
      <w:proofErr w:type="spellEnd"/>
      <w:r w:rsidR="003C0735" w:rsidRPr="007176BE">
        <w:t>)</w:t>
      </w:r>
      <w:r w:rsidR="005C6151">
        <w:t xml:space="preserve"> and</w:t>
      </w:r>
      <w:r w:rsidR="000337FA">
        <w:t xml:space="preserve"> </w:t>
      </w:r>
      <w:r w:rsidR="003C0735" w:rsidRPr="00173F36">
        <w:rPr>
          <w:rFonts w:cs="Arial"/>
          <w:shd w:val="clear" w:color="auto" w:fill="FFFFFF"/>
        </w:rPr>
        <w:t xml:space="preserve">Health </w:t>
      </w:r>
      <w:r w:rsidR="003C0735">
        <w:rPr>
          <w:rFonts w:cs="Arial"/>
          <w:shd w:val="clear" w:color="auto" w:fill="FFFFFF"/>
        </w:rPr>
        <w:t>A</w:t>
      </w:r>
      <w:r w:rsidR="003C0735" w:rsidRPr="00173F36">
        <w:rPr>
          <w:rFonts w:cs="Arial"/>
          <w:shd w:val="clear" w:color="auto" w:fill="FFFFFF"/>
        </w:rPr>
        <w:t xml:space="preserve">ssessment </w:t>
      </w:r>
      <w:r w:rsidR="003C0735">
        <w:rPr>
          <w:rFonts w:cs="Arial"/>
          <w:shd w:val="clear" w:color="auto" w:fill="FFFFFF"/>
        </w:rPr>
        <w:t>Q</w:t>
      </w:r>
      <w:r w:rsidR="003C0735" w:rsidRPr="00173F36">
        <w:rPr>
          <w:rFonts w:cs="Arial"/>
          <w:shd w:val="clear" w:color="auto" w:fill="FFFFFF"/>
        </w:rPr>
        <w:t xml:space="preserve">uestionnaire </w:t>
      </w:r>
      <w:r w:rsidR="003C0735">
        <w:rPr>
          <w:rFonts w:cs="Arial"/>
          <w:shd w:val="clear" w:color="auto" w:fill="FFFFFF"/>
        </w:rPr>
        <w:t>D</w:t>
      </w:r>
      <w:r w:rsidR="003C0735" w:rsidRPr="00173F36">
        <w:rPr>
          <w:rFonts w:cs="Arial"/>
          <w:shd w:val="clear" w:color="auto" w:fill="FFFFFF"/>
        </w:rPr>
        <w:t xml:space="preserve">isability </w:t>
      </w:r>
      <w:r w:rsidR="003C0735" w:rsidRPr="007176BE">
        <w:rPr>
          <w:rFonts w:cs="Arial"/>
          <w:shd w:val="clear" w:color="auto" w:fill="FFFFFF"/>
        </w:rPr>
        <w:t>Index (</w:t>
      </w:r>
      <w:r w:rsidR="003C0735" w:rsidRPr="002E4942">
        <w:rPr>
          <w:rStyle w:val="Emphasis"/>
          <w:rFonts w:cs="Arial"/>
          <w:bCs/>
          <w:i w:val="0"/>
          <w:shd w:val="clear" w:color="auto" w:fill="FFFFFF"/>
        </w:rPr>
        <w:t>HAQ</w:t>
      </w:r>
      <w:r w:rsidR="003C0735" w:rsidRPr="002E4942">
        <w:rPr>
          <w:rFonts w:cs="Arial"/>
          <w:i/>
          <w:shd w:val="clear" w:color="auto" w:fill="FFFFFF"/>
        </w:rPr>
        <w:t>-</w:t>
      </w:r>
      <w:r w:rsidR="003C0735" w:rsidRPr="002E4942">
        <w:rPr>
          <w:rStyle w:val="Emphasis"/>
          <w:rFonts w:cs="Arial"/>
          <w:bCs/>
          <w:i w:val="0"/>
          <w:shd w:val="clear" w:color="auto" w:fill="FFFFFF"/>
        </w:rPr>
        <w:t>DI</w:t>
      </w:r>
      <w:r w:rsidR="003C0735" w:rsidRPr="007176BE">
        <w:rPr>
          <w:rFonts w:cs="Arial"/>
          <w:shd w:val="clear" w:color="auto" w:fill="FFFFFF"/>
        </w:rPr>
        <w:t>)</w:t>
      </w:r>
      <w:r w:rsidR="005C6151">
        <w:rPr>
          <w:rFonts w:cs="Arial"/>
          <w:shd w:val="clear" w:color="auto" w:fill="FFFFFF"/>
        </w:rPr>
        <w:t xml:space="preserve"> to assess physical function</w:t>
      </w:r>
      <w:r w:rsidR="003C0735">
        <w:rPr>
          <w:rFonts w:cs="Arial"/>
          <w:shd w:val="clear" w:color="auto" w:fill="FFFFFF"/>
        </w:rPr>
        <w:t>; 4. C-reactive protein (CRP),</w:t>
      </w:r>
      <w:r w:rsidR="00C02797">
        <w:rPr>
          <w:rFonts w:cs="Arial"/>
          <w:shd w:val="clear" w:color="auto" w:fill="FFFFFF"/>
        </w:rPr>
        <w:t xml:space="preserve"> </w:t>
      </w:r>
      <w:r w:rsidR="005C6151">
        <w:rPr>
          <w:rFonts w:cs="Arial"/>
          <w:shd w:val="clear" w:color="auto" w:fill="FFFFFF"/>
        </w:rPr>
        <w:t xml:space="preserve">and </w:t>
      </w:r>
      <w:r w:rsidR="003C0735">
        <w:rPr>
          <w:rFonts w:cs="Arial"/>
          <w:shd w:val="clear" w:color="auto" w:fill="FFFFFF"/>
        </w:rPr>
        <w:t>erythrocyte sedimentation rate (ESR)</w:t>
      </w:r>
      <w:r w:rsidR="005C6151">
        <w:rPr>
          <w:rFonts w:cs="Arial"/>
          <w:shd w:val="clear" w:color="auto" w:fill="FFFFFF"/>
        </w:rPr>
        <w:t xml:space="preserve"> to assess inflammation</w:t>
      </w:r>
      <w:r w:rsidR="003C0735">
        <w:rPr>
          <w:rFonts w:cs="Arial"/>
          <w:shd w:val="clear" w:color="auto" w:fill="FFFFFF"/>
        </w:rPr>
        <w:t>. Free text answers were analysed using descriptive thematic analysis to explore respondent</w:t>
      </w:r>
      <w:r w:rsidR="001B5E33">
        <w:rPr>
          <w:rFonts w:cs="Arial"/>
          <w:shd w:val="clear" w:color="auto" w:fill="FFFFFF"/>
        </w:rPr>
        <w:t>s'</w:t>
      </w:r>
      <w:r w:rsidR="003C0735">
        <w:rPr>
          <w:rFonts w:cs="Arial"/>
          <w:shd w:val="clear" w:color="auto" w:fill="FFFFFF"/>
        </w:rPr>
        <w:t xml:space="preserve"> views of the candidate instruments. </w:t>
      </w:r>
    </w:p>
    <w:p w14:paraId="4EFCD62F" w14:textId="77777777" w:rsidR="00982B52" w:rsidRDefault="003C0735" w:rsidP="003C0735">
      <w:pPr>
        <w:rPr>
          <w:b/>
        </w:rPr>
      </w:pPr>
      <w:r w:rsidRPr="00DA0C40">
        <w:rPr>
          <w:b/>
        </w:rPr>
        <w:t>Results</w:t>
      </w:r>
    </w:p>
    <w:p w14:paraId="54B19653" w14:textId="77777777" w:rsidR="003C0735" w:rsidRPr="003C0735" w:rsidRDefault="004F04A8" w:rsidP="003C0735">
      <w:pPr>
        <w:rPr>
          <w:b/>
        </w:rPr>
      </w:pPr>
      <w:r>
        <w:t>Seventy-eight</w:t>
      </w:r>
      <w:r w:rsidR="003C0735">
        <w:t xml:space="preserve"> people with PMR from six countries (UK, France, USA, Canada, Australia and New Zealand) participated in the survey. Most respondents agreed candidate instruments </w:t>
      </w:r>
      <w:r w:rsidR="002877E0">
        <w:t xml:space="preserve">were acceptable or </w:t>
      </w:r>
      <w:r w:rsidR="003C0735">
        <w:t xml:space="preserve">“good to go”. </w:t>
      </w:r>
    </w:p>
    <w:p w14:paraId="3BE0D268" w14:textId="65D93C60" w:rsidR="003C0735" w:rsidRDefault="003C0735" w:rsidP="003C0735">
      <w:r>
        <w:t>F</w:t>
      </w:r>
      <w:r w:rsidR="002E4942">
        <w:t>ree text analysis</w:t>
      </w:r>
      <w:r w:rsidR="001B5E33">
        <w:t xml:space="preserve"> identified</w:t>
      </w:r>
      <w:r w:rsidR="002E4942">
        <w:t xml:space="preserve"> f</w:t>
      </w:r>
      <w:r>
        <w:t>ive themes</w:t>
      </w:r>
      <w:r w:rsidR="000337FA">
        <w:t xml:space="preserve"> </w:t>
      </w:r>
      <w:r w:rsidR="00AB47EB">
        <w:t>whi</w:t>
      </w:r>
      <w:r w:rsidR="000337FA">
        <w:t>c</w:t>
      </w:r>
      <w:r w:rsidR="00AB47EB">
        <w:t>h</w:t>
      </w:r>
      <w:r>
        <w:t xml:space="preserve"> pa</w:t>
      </w:r>
      <w:r w:rsidR="001B5E33">
        <w:t>rticipan</w:t>
      </w:r>
      <w:r>
        <w:t>ts felt were</w:t>
      </w:r>
      <w:r w:rsidR="001B5E33">
        <w:t xml:space="preserve"> inadequately</w:t>
      </w:r>
      <w:r>
        <w:t xml:space="preserve"> covered by the proposed instruments. These relat</w:t>
      </w:r>
      <w:r w:rsidR="004F04A8">
        <w:t>e</w:t>
      </w:r>
      <w:r w:rsidR="00C816D1">
        <w:t>d</w:t>
      </w:r>
      <w:r w:rsidR="004F04A8">
        <w:t xml:space="preserve"> </w:t>
      </w:r>
      <w:r>
        <w:t>to: (</w:t>
      </w:r>
      <w:proofErr w:type="spellStart"/>
      <w:r>
        <w:t>i</w:t>
      </w:r>
      <w:proofErr w:type="spellEnd"/>
      <w:r>
        <w:t xml:space="preserve">) the </w:t>
      </w:r>
      <w:r w:rsidR="00EE49A1">
        <w:t>variability</w:t>
      </w:r>
      <w:r>
        <w:t>, context and location of pain, (ii) the variability of stiffness, (iii) fatigue, (iv) disability, and (v) the cor</w:t>
      </w:r>
      <w:r w:rsidR="00D42B00">
        <w:t>relation of inflammatory marker</w:t>
      </w:r>
      <w:r>
        <w:t xml:space="preserve"> </w:t>
      </w:r>
      <w:r w:rsidR="00D42B00">
        <w:t>levels and</w:t>
      </w:r>
      <w:r>
        <w:t xml:space="preserve"> severity of symptoms</w:t>
      </w:r>
      <w:r w:rsidR="008E447F">
        <w:t>, sometimes reflecting disease activity and other times not</w:t>
      </w:r>
      <w:r>
        <w:t>.</w:t>
      </w:r>
    </w:p>
    <w:p w14:paraId="3AF4BAF8" w14:textId="77777777" w:rsidR="00982B52" w:rsidRDefault="00997939" w:rsidP="003C0735">
      <w:pPr>
        <w:rPr>
          <w:b/>
        </w:rPr>
      </w:pPr>
      <w:r>
        <w:rPr>
          <w:b/>
        </w:rPr>
        <w:t>Conclusion</w:t>
      </w:r>
    </w:p>
    <w:p w14:paraId="59B5981B" w14:textId="62880E7B" w:rsidR="003C0735" w:rsidRPr="003C0735" w:rsidRDefault="00437188" w:rsidP="003C0735">
      <w:pPr>
        <w:rPr>
          <w:b/>
        </w:rPr>
      </w:pPr>
      <w:r>
        <w:t>P</w:t>
      </w:r>
      <w:r w:rsidR="003C0735">
        <w:t xml:space="preserve">articipants </w:t>
      </w:r>
      <w:r w:rsidR="00074085">
        <w:t>reported</w:t>
      </w:r>
      <w:r w:rsidR="00C816D1">
        <w:t xml:space="preserve"> additional aspects of their experience which are not covered by the </w:t>
      </w:r>
      <w:r>
        <w:t xml:space="preserve">proposed </w:t>
      </w:r>
      <w:r w:rsidR="00C816D1">
        <w:t>instruments</w:t>
      </w:r>
      <w:r>
        <w:t xml:space="preserve"> particularly for the experience of stiffness and impact of fatigue</w:t>
      </w:r>
      <w:r w:rsidR="003C0735">
        <w:t xml:space="preserve">. </w:t>
      </w:r>
      <w:r w:rsidR="005C6151">
        <w:t>N</w:t>
      </w:r>
      <w:r w:rsidR="002959D6">
        <w:t>ew patient-reported outcome measures</w:t>
      </w:r>
      <w:r w:rsidR="007563AE">
        <w:t xml:space="preserve"> </w:t>
      </w:r>
      <w:r w:rsidR="00C816D1">
        <w:t>are</w:t>
      </w:r>
      <w:r w:rsidR="002959D6">
        <w:t xml:space="preserve"> required to increase the relevance</w:t>
      </w:r>
      <w:r w:rsidR="005C6151">
        <w:t xml:space="preserve"> of results from</w:t>
      </w:r>
      <w:r w:rsidR="002959D6">
        <w:t xml:space="preserve"> clinical trials to patients with PMR.</w:t>
      </w:r>
    </w:p>
    <w:p w14:paraId="26991FBF" w14:textId="77777777" w:rsidR="00AE21F5" w:rsidRDefault="00AE21F5" w:rsidP="003C0735">
      <w:r>
        <w:br w:type="page"/>
      </w:r>
    </w:p>
    <w:p w14:paraId="5B63B75B" w14:textId="77777777" w:rsidR="00422B52" w:rsidRPr="00422B52" w:rsidRDefault="00997939">
      <w:pPr>
        <w:spacing w:after="160" w:line="259" w:lineRule="auto"/>
        <w:rPr>
          <w:rFonts w:ascii="Calibri" w:hAnsi="Calibri" w:cs="Calibri"/>
          <w:b/>
        </w:rPr>
      </w:pPr>
      <w:r>
        <w:rPr>
          <w:rFonts w:ascii="Calibri" w:hAnsi="Calibri" w:cs="Calibri"/>
          <w:b/>
        </w:rPr>
        <w:lastRenderedPageBreak/>
        <w:t>Key messages</w:t>
      </w:r>
    </w:p>
    <w:p w14:paraId="1B7DF727" w14:textId="77777777" w:rsidR="00E73329" w:rsidRPr="00307AA7" w:rsidRDefault="00E73329" w:rsidP="00E73329">
      <w:pPr>
        <w:pStyle w:val="ListParagraph"/>
        <w:numPr>
          <w:ilvl w:val="0"/>
          <w:numId w:val="3"/>
        </w:numPr>
        <w:spacing w:after="160" w:line="259" w:lineRule="auto"/>
        <w:rPr>
          <w:rFonts w:ascii="Calibri" w:hAnsi="Calibri" w:cs="Calibri"/>
          <w:b/>
          <w:sz w:val="22"/>
          <w:szCs w:val="22"/>
        </w:rPr>
      </w:pPr>
      <w:r>
        <w:rPr>
          <w:rFonts w:ascii="Calibri" w:hAnsi="Calibri" w:cs="Calibri"/>
          <w:sz w:val="22"/>
          <w:szCs w:val="22"/>
        </w:rPr>
        <w:t>There was some support for use of existing pain and stiffness scales in PMR but patients identified limitations due to lack of specificity for their disease</w:t>
      </w:r>
    </w:p>
    <w:p w14:paraId="4A7F4585" w14:textId="77777777" w:rsidR="00E73329" w:rsidRPr="00997939" w:rsidRDefault="00E73329" w:rsidP="00E73329">
      <w:pPr>
        <w:pStyle w:val="ListParagraph"/>
        <w:numPr>
          <w:ilvl w:val="0"/>
          <w:numId w:val="3"/>
        </w:numPr>
        <w:spacing w:after="160" w:line="259" w:lineRule="auto"/>
        <w:rPr>
          <w:rFonts w:ascii="Calibri" w:hAnsi="Calibri" w:cs="Calibri"/>
          <w:b/>
          <w:sz w:val="22"/>
          <w:szCs w:val="22"/>
        </w:rPr>
      </w:pPr>
      <w:r w:rsidRPr="00307AA7">
        <w:rPr>
          <w:rFonts w:ascii="Calibri" w:hAnsi="Calibri" w:cs="Calibri"/>
          <w:sz w:val="22"/>
          <w:szCs w:val="22"/>
        </w:rPr>
        <w:t>Patients with PMR identif</w:t>
      </w:r>
      <w:r>
        <w:rPr>
          <w:rFonts w:ascii="Calibri" w:hAnsi="Calibri" w:cs="Calibri"/>
          <w:sz w:val="22"/>
          <w:szCs w:val="22"/>
        </w:rPr>
        <w:t>ied</w:t>
      </w:r>
      <w:r w:rsidRPr="00307AA7">
        <w:rPr>
          <w:rFonts w:ascii="Calibri" w:hAnsi="Calibri" w:cs="Calibri"/>
          <w:sz w:val="22"/>
          <w:szCs w:val="22"/>
        </w:rPr>
        <w:t xml:space="preserve"> that fatigue </w:t>
      </w:r>
      <w:r>
        <w:rPr>
          <w:rFonts w:ascii="Calibri" w:hAnsi="Calibri" w:cs="Calibri"/>
          <w:sz w:val="22"/>
          <w:szCs w:val="22"/>
        </w:rPr>
        <w:t>is an important part of their experience of living with PMR</w:t>
      </w:r>
    </w:p>
    <w:p w14:paraId="0F9ADB8E" w14:textId="77777777" w:rsidR="00E73329" w:rsidRPr="00B255E7" w:rsidRDefault="00E73329" w:rsidP="00E73329">
      <w:pPr>
        <w:pStyle w:val="ListParagraph"/>
        <w:numPr>
          <w:ilvl w:val="0"/>
          <w:numId w:val="3"/>
        </w:numPr>
        <w:spacing w:after="160" w:line="259" w:lineRule="auto"/>
        <w:rPr>
          <w:rFonts w:ascii="Calibri" w:hAnsi="Calibri" w:cs="Calibri"/>
          <w:b/>
          <w:sz w:val="22"/>
          <w:szCs w:val="22"/>
        </w:rPr>
      </w:pPr>
      <w:r w:rsidRPr="00997939">
        <w:rPr>
          <w:rFonts w:ascii="Calibri" w:hAnsi="Calibri" w:cs="Calibri"/>
          <w:sz w:val="22"/>
          <w:szCs w:val="22"/>
        </w:rPr>
        <w:t xml:space="preserve">New patient-reported outcome measures </w:t>
      </w:r>
      <w:r>
        <w:rPr>
          <w:rFonts w:ascii="Calibri" w:hAnsi="Calibri" w:cs="Calibri"/>
          <w:sz w:val="22"/>
          <w:szCs w:val="22"/>
        </w:rPr>
        <w:t>are</w:t>
      </w:r>
      <w:r w:rsidRPr="00997939">
        <w:rPr>
          <w:rFonts w:ascii="Calibri" w:hAnsi="Calibri" w:cs="Calibri"/>
          <w:sz w:val="22"/>
          <w:szCs w:val="22"/>
        </w:rPr>
        <w:t xml:space="preserve"> required to </w:t>
      </w:r>
      <w:r>
        <w:rPr>
          <w:rFonts w:ascii="Calibri" w:hAnsi="Calibri" w:cs="Calibri"/>
          <w:sz w:val="22"/>
          <w:szCs w:val="22"/>
        </w:rPr>
        <w:t xml:space="preserve">ensure that clinical studies capture outcomes that truly matter to patients. </w:t>
      </w:r>
    </w:p>
    <w:p w14:paraId="42E5A111" w14:textId="77777777" w:rsidR="00B255E7" w:rsidRDefault="00B255E7" w:rsidP="00B255E7">
      <w:pPr>
        <w:spacing w:after="160" w:line="259" w:lineRule="auto"/>
        <w:rPr>
          <w:rFonts w:ascii="Calibri" w:hAnsi="Calibri" w:cs="Calibri"/>
          <w:b/>
        </w:rPr>
      </w:pPr>
    </w:p>
    <w:p w14:paraId="7E60D1C7" w14:textId="77777777" w:rsidR="00B255E7" w:rsidRDefault="00B255E7" w:rsidP="00B255E7">
      <w:pPr>
        <w:spacing w:after="160" w:line="259" w:lineRule="auto"/>
        <w:rPr>
          <w:rFonts w:ascii="Calibri" w:hAnsi="Calibri" w:cs="Calibri"/>
          <w:b/>
        </w:rPr>
      </w:pPr>
    </w:p>
    <w:p w14:paraId="635CBFDE" w14:textId="77777777" w:rsidR="00B255E7" w:rsidRDefault="00B255E7" w:rsidP="00B255E7">
      <w:pPr>
        <w:spacing w:after="160" w:line="259" w:lineRule="auto"/>
        <w:rPr>
          <w:rFonts w:ascii="Calibri" w:hAnsi="Calibri" w:cs="Calibri"/>
          <w:b/>
        </w:rPr>
      </w:pPr>
    </w:p>
    <w:p w14:paraId="78399C29" w14:textId="77777777" w:rsidR="00B255E7" w:rsidRDefault="00B255E7" w:rsidP="00B255E7">
      <w:pPr>
        <w:spacing w:after="160" w:line="259" w:lineRule="auto"/>
        <w:rPr>
          <w:rFonts w:ascii="Calibri" w:hAnsi="Calibri" w:cs="Calibri"/>
          <w:b/>
        </w:rPr>
      </w:pPr>
    </w:p>
    <w:p w14:paraId="5528BC0B" w14:textId="77777777" w:rsidR="00B255E7" w:rsidRDefault="00B255E7" w:rsidP="00B255E7">
      <w:pPr>
        <w:spacing w:after="160" w:line="259" w:lineRule="auto"/>
        <w:rPr>
          <w:rFonts w:ascii="Calibri" w:hAnsi="Calibri" w:cs="Calibri"/>
          <w:b/>
        </w:rPr>
      </w:pPr>
      <w:r>
        <w:rPr>
          <w:rFonts w:ascii="Calibri" w:hAnsi="Calibri" w:cs="Calibri"/>
          <w:b/>
        </w:rPr>
        <w:t>Declaration of Helsinki</w:t>
      </w:r>
    </w:p>
    <w:p w14:paraId="16C2C23F" w14:textId="77777777" w:rsidR="00B255E7" w:rsidRDefault="00B255E7" w:rsidP="00B255E7">
      <w:pPr>
        <w:spacing w:after="160" w:line="259" w:lineRule="auto"/>
        <w:rPr>
          <w:rFonts w:ascii="Calibri" w:hAnsi="Calibri" w:cs="Calibri"/>
          <w:b/>
        </w:rPr>
      </w:pPr>
      <w:r>
        <w:t>This study complies with the declaration of Helsinki. Ethical approval was obtained from the University of East Anglia research ethics committee (2017/18-81).</w:t>
      </w:r>
    </w:p>
    <w:p w14:paraId="48A2B2F8" w14:textId="77777777" w:rsidR="00B255E7" w:rsidRDefault="00B255E7" w:rsidP="00B255E7">
      <w:pPr>
        <w:spacing w:after="160" w:line="259" w:lineRule="auto"/>
        <w:rPr>
          <w:rFonts w:ascii="Calibri" w:hAnsi="Calibri" w:cs="Calibri"/>
          <w:b/>
        </w:rPr>
      </w:pPr>
      <w:r>
        <w:rPr>
          <w:rFonts w:ascii="Calibri" w:hAnsi="Calibri" w:cs="Calibri"/>
          <w:b/>
        </w:rPr>
        <w:t>Conflict of interest</w:t>
      </w:r>
    </w:p>
    <w:p w14:paraId="24B8A3E5" w14:textId="77777777" w:rsidR="00B255E7" w:rsidRPr="00B255E7" w:rsidRDefault="00B255E7" w:rsidP="00B255E7">
      <w:pPr>
        <w:spacing w:after="160" w:line="259" w:lineRule="auto"/>
        <w:rPr>
          <w:rFonts w:ascii="Calibri" w:hAnsi="Calibri" w:cs="Calibri"/>
        </w:rPr>
      </w:pPr>
      <w:r>
        <w:rPr>
          <w:rFonts w:ascii="Calibri" w:hAnsi="Calibri" w:cs="Calibri"/>
        </w:rPr>
        <w:t>The authors declare no conflict of interest.</w:t>
      </w:r>
    </w:p>
    <w:p w14:paraId="5A744CD3" w14:textId="77777777" w:rsidR="00B255E7" w:rsidRDefault="00B255E7" w:rsidP="00B255E7">
      <w:pPr>
        <w:spacing w:after="160" w:line="259" w:lineRule="auto"/>
        <w:rPr>
          <w:rFonts w:ascii="Calibri" w:hAnsi="Calibri" w:cs="Calibri"/>
          <w:b/>
        </w:rPr>
      </w:pPr>
      <w:r>
        <w:rPr>
          <w:rFonts w:ascii="Calibri" w:hAnsi="Calibri" w:cs="Calibri"/>
          <w:b/>
        </w:rPr>
        <w:t>Funding</w:t>
      </w:r>
    </w:p>
    <w:p w14:paraId="3AB4232E" w14:textId="77777777" w:rsidR="0011172E" w:rsidRDefault="00B255E7" w:rsidP="00B255E7">
      <w:pPr>
        <w:spacing w:after="160" w:line="259" w:lineRule="auto"/>
      </w:pPr>
      <w:r>
        <w:t>OMERACT (Outcome Measures in Rheumatology) is an independent initiative of international health professionals interested in outcome measures in rheumatology.</w:t>
      </w:r>
    </w:p>
    <w:p w14:paraId="2BB65E19" w14:textId="77777777" w:rsidR="00D811E9" w:rsidRDefault="00422B52" w:rsidP="00B255E7">
      <w:pPr>
        <w:spacing w:after="160" w:line="259" w:lineRule="auto"/>
        <w:rPr>
          <w:b/>
        </w:rPr>
      </w:pPr>
      <w:r>
        <w:rPr>
          <w:b/>
        </w:rPr>
        <w:br w:type="page"/>
      </w:r>
      <w:r w:rsidR="00D811E9">
        <w:rPr>
          <w:b/>
        </w:rPr>
        <w:lastRenderedPageBreak/>
        <w:t>Introduction</w:t>
      </w:r>
    </w:p>
    <w:p w14:paraId="0E44BC60" w14:textId="64CA0314" w:rsidR="000A581B" w:rsidRDefault="00AE21F5">
      <w:r>
        <w:t>Polymyalgia rheumatica</w:t>
      </w:r>
      <w:r w:rsidR="004C5F9A">
        <w:t xml:space="preserve"> (PMR)</w:t>
      </w:r>
      <w:r>
        <w:t xml:space="preserve"> is a common inflammatory condition</w:t>
      </w:r>
      <w:r w:rsidR="00B56DD4">
        <w:t>, common in older people,</w:t>
      </w:r>
      <w:r>
        <w:t xml:space="preserve"> </w:t>
      </w:r>
      <w:r w:rsidR="002877E0">
        <w:t>characterised by pain and stiffness in the muscle groups of the shoulder and pelvic girdle</w:t>
      </w:r>
      <w:r>
        <w:t xml:space="preserve">. </w:t>
      </w:r>
      <w:r w:rsidR="00B56DD4">
        <w:t xml:space="preserve">Prevalence figures vary </w:t>
      </w:r>
      <w:r w:rsidR="008E447F">
        <w:t>widely and point estimates are a</w:t>
      </w:r>
      <w:r w:rsidR="00B56DD4">
        <w:t>ffected by study design and choice</w:t>
      </w:r>
      <w:r w:rsidR="00E837D8">
        <w:t xml:space="preserve"> of</w:t>
      </w:r>
      <w:r w:rsidR="00B56DD4">
        <w:t xml:space="preserve"> classification criteria resulting in </w:t>
      </w:r>
      <w:r w:rsidR="008E447F">
        <w:t>estimates of</w:t>
      </w:r>
      <w:r w:rsidR="00B56DD4">
        <w:t xml:space="preserve"> 0.1% in Portugal, 0.7% in the US and </w:t>
      </w:r>
      <w:r>
        <w:t>to 1.</w:t>
      </w:r>
      <w:r w:rsidR="00D00B22">
        <w:t>5</w:t>
      </w:r>
      <w:r>
        <w:t>%</w:t>
      </w:r>
      <w:r w:rsidR="00404C63">
        <w:t xml:space="preserve"> </w:t>
      </w:r>
      <w:r w:rsidR="00E837D8">
        <w:t xml:space="preserve">in the UK </w:t>
      </w:r>
      <w:r w:rsidR="00924E79">
        <w:fldChar w:fldCharType="begin">
          <w:fldData xml:space="preserve">PEVuZE5vdGU+PENpdGU+PEF1dGhvcj5ZYXRlczwvQXV0aG9yPjxZZWFyPjIwMTY8L1llYXI+PFJl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</w:fldData>
        </w:fldChar>
      </w:r>
      <w:r w:rsidR="00E837D8">
        <w:instrText xml:space="preserve"> ADDIN EN.CITE </w:instrText>
      </w:r>
      <w:r w:rsidR="00E837D8">
        <w:fldChar w:fldCharType="begin">
          <w:fldData xml:space="preserve">PEVuZE5vdGU+PENpdGU+PEF1dGhvcj5ZYXRlczwvQXV0aG9yPjxZZWFyPjIwMTY8L1llYXI+PFJl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</w:fldData>
        </w:fldChar>
      </w:r>
      <w:r w:rsidR="00E837D8">
        <w:instrText xml:space="preserve"> ADDIN EN.CITE.DATA </w:instrText>
      </w:r>
      <w:r w:rsidR="00E837D8">
        <w:fldChar w:fldCharType="end"/>
      </w:r>
      <w:r w:rsidR="00924E79">
        <w:fldChar w:fldCharType="separate"/>
      </w:r>
      <w:r w:rsidR="00E837D8">
        <w:rPr>
          <w:noProof/>
        </w:rPr>
        <w:t>(1-4)</w:t>
      </w:r>
      <w:r w:rsidR="00924E79">
        <w:fldChar w:fldCharType="end"/>
      </w:r>
      <w:r>
        <w:t>. T</w:t>
      </w:r>
      <w:r w:rsidR="004C5F9A">
        <w:t>reatment with glucocorticoids</w:t>
      </w:r>
      <w:r w:rsidR="00E73B02">
        <w:t xml:space="preserve"> (GCs)</w:t>
      </w:r>
      <w:r w:rsidR="004C5F9A">
        <w:t xml:space="preserve"> has been</w:t>
      </w:r>
      <w:r>
        <w:t xml:space="preserve"> standard practice</w:t>
      </w:r>
      <w:r w:rsidR="00060520">
        <w:t xml:space="preserve"> since the 196</w:t>
      </w:r>
      <w:r w:rsidR="004C5F9A">
        <w:t>0s</w:t>
      </w:r>
      <w:r w:rsidR="00D57763">
        <w:t>,</w:t>
      </w:r>
      <w:r>
        <w:t xml:space="preserve"> but </w:t>
      </w:r>
      <w:r w:rsidR="00074085">
        <w:t>prescribed</w:t>
      </w:r>
      <w:r>
        <w:t xml:space="preserve"> regimens </w:t>
      </w:r>
      <w:r w:rsidR="00074085">
        <w:t xml:space="preserve">lack </w:t>
      </w:r>
      <w:r>
        <w:t>standardi</w:t>
      </w:r>
      <w:r w:rsidR="00A02D00">
        <w:t>s</w:t>
      </w:r>
      <w:r w:rsidR="00074085">
        <w:t>ation</w:t>
      </w:r>
      <w:r w:rsidR="00A02D00">
        <w:t>,</w:t>
      </w:r>
      <w:r>
        <w:t xml:space="preserve"> with wide variation in clinical practi</w:t>
      </w:r>
      <w:r w:rsidR="002A2A46">
        <w:t>c</w:t>
      </w:r>
      <w:r>
        <w:t>e</w:t>
      </w:r>
      <w:r w:rsidR="00703A36">
        <w:t xml:space="preserve"> </w:t>
      </w:r>
      <w:r w:rsidR="00924E79">
        <w:fldChar w:fldCharType="begin">
          <w:fldData xml:space="preserve">PEVuZE5vdGU+PENpdGU+PEF1dGhvcj5CdXR0Z2VyZWl0PC9BdXRob3I+PFllYXI+MjAxNjwvWWVh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</w:fldData>
        </w:fldChar>
      </w:r>
      <w:r w:rsidR="00E837D8">
        <w:instrText xml:space="preserve"> ADDIN EN.CITE </w:instrText>
      </w:r>
      <w:r w:rsidR="00E837D8">
        <w:fldChar w:fldCharType="begin">
          <w:fldData xml:space="preserve">PEVuZE5vdGU+PENpdGU+PEF1dGhvcj5CdXR0Z2VyZWl0PC9BdXRob3I+PFllYXI+MjAxNjwvWWVh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</w:fldData>
        </w:fldChar>
      </w:r>
      <w:r w:rsidR="00E837D8">
        <w:instrText xml:space="preserve"> ADDIN EN.CITE.DATA </w:instrText>
      </w:r>
      <w:r w:rsidR="00E837D8">
        <w:fldChar w:fldCharType="end"/>
      </w:r>
      <w:r w:rsidR="00924E79">
        <w:fldChar w:fldCharType="separate"/>
      </w:r>
      <w:r w:rsidR="00E837D8">
        <w:rPr>
          <w:noProof/>
        </w:rPr>
        <w:t>(5, 6)</w:t>
      </w:r>
      <w:r w:rsidR="00924E79">
        <w:fldChar w:fldCharType="end"/>
      </w:r>
      <w:r>
        <w:t xml:space="preserve">. </w:t>
      </w:r>
      <w:r w:rsidR="004C5F9A">
        <w:t xml:space="preserve">One </w:t>
      </w:r>
      <w:r w:rsidR="00712CDF">
        <w:t>barrier to</w:t>
      </w:r>
      <w:r w:rsidR="004C5F9A">
        <w:t xml:space="preserve"> finding newer effective treatment is</w:t>
      </w:r>
      <w:r w:rsidR="00A02D00">
        <w:t xml:space="preserve"> </w:t>
      </w:r>
      <w:r w:rsidR="004C5F9A">
        <w:t>the lack of robust, validated and reliable outcome measures to capture disease activity</w:t>
      </w:r>
      <w:r w:rsidR="00AA3413">
        <w:t xml:space="preserve"> and patient outcome</w:t>
      </w:r>
      <w:r w:rsidR="00703A36">
        <w:t xml:space="preserve"> </w:t>
      </w:r>
      <w:r w:rsidR="00924E79">
        <w:fldChar w:fldCharType="begin">
          <w:fldData xml:space="preserve">PEVuZE5vdGU+PENpdGU+PEF1dGhvcj5EdWFydGU8L0F1dGhvcj48WWVhcj4yMDE1PC9ZZWFyPjxS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=
</w:fldData>
        </w:fldChar>
      </w:r>
      <w:r w:rsidR="00E837D8">
        <w:instrText xml:space="preserve"> ADDIN EN.CITE </w:instrText>
      </w:r>
      <w:r w:rsidR="00E837D8">
        <w:fldChar w:fldCharType="begin">
          <w:fldData xml:space="preserve">PEVuZE5vdGU+PENpdGU+PEF1dGhvcj5EdWFydGU8L0F1dGhvcj48WWVhcj4yMDE1PC9ZZWFyPjxS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=
</w:fldData>
        </w:fldChar>
      </w:r>
      <w:r w:rsidR="00E837D8">
        <w:instrText xml:space="preserve"> ADDIN EN.CITE.DATA </w:instrText>
      </w:r>
      <w:r w:rsidR="00E837D8">
        <w:fldChar w:fldCharType="end"/>
      </w:r>
      <w:r w:rsidR="00924E79">
        <w:fldChar w:fldCharType="separate"/>
      </w:r>
      <w:r w:rsidR="00E837D8">
        <w:rPr>
          <w:noProof/>
        </w:rPr>
        <w:t>(7)</w:t>
      </w:r>
      <w:r w:rsidR="00924E79">
        <w:fldChar w:fldCharType="end"/>
      </w:r>
      <w:r w:rsidR="004C5F9A">
        <w:t xml:space="preserve">. </w:t>
      </w:r>
      <w:r w:rsidR="00D01928">
        <w:t>Different clinical response measures have been used in PMR but there is no consensus on their use clinically</w:t>
      </w:r>
      <w:r w:rsidR="00336FE6">
        <w:t>,</w:t>
      </w:r>
      <w:r w:rsidR="00755EE2">
        <w:t xml:space="preserve"> particularly regarding morning stiffness duration</w:t>
      </w:r>
      <w:r w:rsidR="00E6380F">
        <w:t xml:space="preserve"> which is considered too simplistic to capture the functional impact of stiffness</w:t>
      </w:r>
      <w:r w:rsidR="008E447F">
        <w:t xml:space="preserve"> from the patient perspective</w:t>
      </w:r>
      <w:r w:rsidR="004C75E3">
        <w:t xml:space="preserve"> </w:t>
      </w:r>
      <w:r w:rsidR="00755EE2">
        <w:fldChar w:fldCharType="begin">
          <w:fldData xml:space="preserve">PEVuZE5vdGU+PENpdGU+PEF1dGhvcj5MZWViPC9BdXRob3I+PFllYXI+MjAwNDwvWWVhcj48UmVj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</w:fldData>
        </w:fldChar>
      </w:r>
      <w:r w:rsidR="00336FE6">
        <w:instrText xml:space="preserve"> ADDIN EN.CITE </w:instrText>
      </w:r>
      <w:r w:rsidR="00336FE6">
        <w:fldChar w:fldCharType="begin">
          <w:fldData xml:space="preserve">PEVuZE5vdGU+PENpdGU+PEF1dGhvcj5MZWViPC9BdXRob3I+PFllYXI+MjAwNDwvWWVhcj48UmVj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</w:fldData>
        </w:fldChar>
      </w:r>
      <w:r w:rsidR="00336FE6">
        <w:instrText xml:space="preserve"> ADDIN EN.CITE.DATA </w:instrText>
      </w:r>
      <w:r w:rsidR="00336FE6">
        <w:fldChar w:fldCharType="end"/>
      </w:r>
      <w:r w:rsidR="00755EE2">
        <w:fldChar w:fldCharType="separate"/>
      </w:r>
      <w:r w:rsidR="00336FE6">
        <w:rPr>
          <w:noProof/>
        </w:rPr>
        <w:t>(8-10)</w:t>
      </w:r>
      <w:r w:rsidR="00755EE2">
        <w:fldChar w:fldCharType="end"/>
      </w:r>
      <w:r w:rsidR="004C75E3">
        <w:t>.</w:t>
      </w:r>
      <w:r w:rsidR="001B4C8F">
        <w:t xml:space="preserve"> </w:t>
      </w:r>
      <w:r w:rsidR="008D7915">
        <w:t xml:space="preserve">In addition many of these measures have yet to </w:t>
      </w:r>
      <w:r w:rsidR="008E447F">
        <w:t xml:space="preserve">be </w:t>
      </w:r>
      <w:r w:rsidR="008D7915">
        <w:t xml:space="preserve">validated fully for PMR. </w:t>
      </w:r>
      <w:r w:rsidR="004C75E3">
        <w:t xml:space="preserve">The Outcome Measures in Rheumatology (OMERACT) PMR Working Group is assessing the evidence- base and usefulness of existing outcome tools to record disease activity in PMR, using the OMERACT filter contained within the OMERACT handbook </w:t>
      </w:r>
      <w:r w:rsidR="004C75E3">
        <w:fldChar w:fldCharType="begin">
          <w:fldData xml:space="preserve">PEVuZE5vdGU+PENpdGU+PEF1dGhvcj5LaXJ3YW48L0F1dGhvcj48WWVhcj4yMDE0PC9ZZWFyPjxS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</w:fldData>
        </w:fldChar>
      </w:r>
      <w:r w:rsidR="00336FE6">
        <w:instrText xml:space="preserve"> ADDIN EN.CITE </w:instrText>
      </w:r>
      <w:r w:rsidR="00336FE6">
        <w:fldChar w:fldCharType="begin">
          <w:fldData xml:space="preserve">PEVuZE5vdGU+PENpdGU+PEF1dGhvcj5LaXJ3YW48L0F1dGhvcj48WWVhcj4yMDE0PC9ZZWFyPjxS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</w:fldData>
        </w:fldChar>
      </w:r>
      <w:r w:rsidR="00336FE6">
        <w:instrText xml:space="preserve"> ADDIN EN.CITE.DATA </w:instrText>
      </w:r>
      <w:r w:rsidR="00336FE6">
        <w:fldChar w:fldCharType="end"/>
      </w:r>
      <w:r w:rsidR="004C75E3">
        <w:fldChar w:fldCharType="separate"/>
      </w:r>
      <w:r w:rsidR="00336FE6">
        <w:rPr>
          <w:noProof/>
        </w:rPr>
        <w:t>(11-13)</w:t>
      </w:r>
      <w:r w:rsidR="004C75E3">
        <w:fldChar w:fldCharType="end"/>
      </w:r>
      <w:r w:rsidR="004C75E3">
        <w:t>.</w:t>
      </w:r>
    </w:p>
    <w:p w14:paraId="337C9FE4" w14:textId="67891148" w:rsidR="000A581B" w:rsidRDefault="00F96BDB" w:rsidP="009A5276">
      <w:r>
        <w:rPr>
          <w:rFonts w:cs="Arial"/>
          <w:shd w:val="clear" w:color="auto" w:fill="FFFFFF"/>
        </w:rPr>
        <w:t xml:space="preserve">The purpose of this study was to gain the views of patients with PMR </w:t>
      </w:r>
      <w:r w:rsidR="004C5F9A">
        <w:t xml:space="preserve">and their views on the </w:t>
      </w:r>
      <w:r w:rsidR="002959D6">
        <w:t>face validity</w:t>
      </w:r>
      <w:r w:rsidR="004C5F9A">
        <w:t>, acceptability</w:t>
      </w:r>
      <w:r w:rsidR="002959D6">
        <w:t>, feasibility</w:t>
      </w:r>
      <w:r>
        <w:t xml:space="preserve">, </w:t>
      </w:r>
      <w:r w:rsidR="004C5F9A">
        <w:t xml:space="preserve">domain match </w:t>
      </w:r>
      <w:r>
        <w:rPr>
          <w:rFonts w:cs="Arial"/>
          <w:shd w:val="clear" w:color="auto" w:fill="FFFFFF"/>
        </w:rPr>
        <w:t>and overall acceptability of the identified candidate instruments</w:t>
      </w:r>
      <w:r>
        <w:t xml:space="preserve"> </w:t>
      </w:r>
      <w:r w:rsidR="00924E79">
        <w:fldChar w:fldCharType="begin">
          <w:fldData xml:space="preserve">PEVuZE5vdGU+PENpdGU+PEF1dGhvcj5NYWNraWU8L0F1dGhvcj48WWVhcj4yMDE3PC9ZZWFyPjxS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</w:fldData>
        </w:fldChar>
      </w:r>
      <w:r w:rsidR="00336FE6">
        <w:instrText xml:space="preserve"> ADDIN EN.CITE </w:instrText>
      </w:r>
      <w:r w:rsidR="00336FE6">
        <w:fldChar w:fldCharType="begin">
          <w:fldData xml:space="preserve">PEVuZE5vdGU+PENpdGU+PEF1dGhvcj5NYWNraWU8L0F1dGhvcj48WWVhcj4yMDE3PC9ZZWFyPjxS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</w:fldData>
        </w:fldChar>
      </w:r>
      <w:r w:rsidR="00336FE6">
        <w:instrText xml:space="preserve"> ADDIN EN.CITE.DATA </w:instrText>
      </w:r>
      <w:r w:rsidR="00336FE6">
        <w:fldChar w:fldCharType="end"/>
      </w:r>
      <w:r w:rsidR="00924E79">
        <w:fldChar w:fldCharType="separate"/>
      </w:r>
      <w:r w:rsidR="00336FE6">
        <w:rPr>
          <w:noProof/>
        </w:rPr>
        <w:t>(14)</w:t>
      </w:r>
      <w:r w:rsidR="00924E79">
        <w:fldChar w:fldCharType="end"/>
      </w:r>
      <w:r w:rsidR="004C5F9A">
        <w:t>.</w:t>
      </w:r>
    </w:p>
    <w:p w14:paraId="4F0EAF64" w14:textId="77777777" w:rsidR="000A581B" w:rsidRDefault="006208FA" w:rsidP="000A581B">
      <w:pPr>
        <w:rPr>
          <w:b/>
        </w:rPr>
      </w:pPr>
      <w:r>
        <w:rPr>
          <w:b/>
        </w:rPr>
        <w:t xml:space="preserve">Patients and </w:t>
      </w:r>
      <w:r w:rsidR="000A581B">
        <w:rPr>
          <w:b/>
        </w:rPr>
        <w:t>Methods</w:t>
      </w:r>
      <w:r w:rsidR="007348DC">
        <w:rPr>
          <w:b/>
        </w:rPr>
        <w:t>:</w:t>
      </w:r>
    </w:p>
    <w:p w14:paraId="52D55788" w14:textId="77777777" w:rsidR="00437188" w:rsidRDefault="00437188" w:rsidP="00437188">
      <w:r>
        <w:rPr>
          <w:i/>
        </w:rPr>
        <w:t>Identification of candidate instruments</w:t>
      </w:r>
      <w:r w:rsidRPr="00437188">
        <w:t xml:space="preserve"> </w:t>
      </w:r>
    </w:p>
    <w:p w14:paraId="0008AE20" w14:textId="30384532" w:rsidR="00437188" w:rsidRDefault="00437188" w:rsidP="00437188">
      <w:pPr>
        <w:rPr>
          <w:rFonts w:cs="Arial"/>
          <w:shd w:val="clear" w:color="auto" w:fill="FFFFFF"/>
        </w:rPr>
      </w:pPr>
      <w:r>
        <w:t xml:space="preserve">A Core Domain Set and candidate instruments were identified through Delphi rounds of clinicians and patient research partners with an interest in PMR, with the methods published previously </w:t>
      </w:r>
      <w:r>
        <w:fldChar w:fldCharType="begin">
          <w:fldData xml:space="preserve">PEVuZE5vdGU+PENpdGU+PEF1dGhvcj5NYWNraWU8L0F1dGhvcj48WWVhcj4yMDE3PC9ZZWFyPjxS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</w:fldData>
        </w:fldChar>
      </w:r>
      <w:r w:rsidR="00336FE6">
        <w:instrText xml:space="preserve"> ADDIN EN.CITE </w:instrText>
      </w:r>
      <w:r w:rsidR="00336FE6">
        <w:fldChar w:fldCharType="begin">
          <w:fldData xml:space="preserve">PEVuZE5vdGU+PENpdGU+PEF1dGhvcj5NYWNraWU8L0F1dGhvcj48WWVhcj4yMDE3PC9ZZWFyPjxS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</w:fldData>
        </w:fldChar>
      </w:r>
      <w:r w:rsidR="00336FE6">
        <w:instrText xml:space="preserve"> ADDIN EN.CITE.DATA </w:instrText>
      </w:r>
      <w:r w:rsidR="00336FE6">
        <w:fldChar w:fldCharType="end"/>
      </w:r>
      <w:r>
        <w:fldChar w:fldCharType="separate"/>
      </w:r>
      <w:r w:rsidR="00336FE6">
        <w:rPr>
          <w:noProof/>
        </w:rPr>
        <w:t>(14)</w:t>
      </w:r>
      <w:r>
        <w:fldChar w:fldCharType="end"/>
      </w:r>
      <w:r>
        <w:t>.</w:t>
      </w:r>
      <w:r w:rsidRPr="00F96BDB">
        <w:t xml:space="preserve"> </w:t>
      </w:r>
      <w:r>
        <w:t>The identified core domains and instruments comprise: 1. Pain assessed by the visual analogue scale (VAS) and numerical rating score (NRS), 2. Stiffness assessed by the visual analogue scale (VAS), the numerical rating score (NRS) or duration of morning stiffness, 3. Physical Function assessed by t</w:t>
      </w:r>
      <w:r w:rsidRPr="00173F36">
        <w:t xml:space="preserve">he modified Health </w:t>
      </w:r>
      <w:r>
        <w:t>A</w:t>
      </w:r>
      <w:r w:rsidRPr="00173F36">
        <w:t xml:space="preserve">ssessment </w:t>
      </w:r>
      <w:r>
        <w:t>Q</w:t>
      </w:r>
      <w:r w:rsidRPr="00173F36">
        <w:t>uestionnaire </w:t>
      </w:r>
      <w:r w:rsidRPr="007176BE">
        <w:t>(</w:t>
      </w:r>
      <w:proofErr w:type="spellStart"/>
      <w:r w:rsidRPr="007176BE">
        <w:t>mHAQ</w:t>
      </w:r>
      <w:proofErr w:type="spellEnd"/>
      <w:r w:rsidRPr="007176BE">
        <w:t xml:space="preserve">) </w:t>
      </w:r>
      <w:r w:rsidRPr="00173F36">
        <w:t xml:space="preserve">and </w:t>
      </w:r>
      <w:r>
        <w:rPr>
          <w:rFonts w:cs="Arial"/>
          <w:shd w:val="clear" w:color="auto" w:fill="FFFFFF"/>
        </w:rPr>
        <w:t>t</w:t>
      </w:r>
      <w:r w:rsidRPr="00173F36">
        <w:rPr>
          <w:rFonts w:cs="Arial"/>
          <w:shd w:val="clear" w:color="auto" w:fill="FFFFFF"/>
        </w:rPr>
        <w:t xml:space="preserve">he Health </w:t>
      </w:r>
      <w:r>
        <w:rPr>
          <w:rFonts w:cs="Arial"/>
          <w:shd w:val="clear" w:color="auto" w:fill="FFFFFF"/>
        </w:rPr>
        <w:t>A</w:t>
      </w:r>
      <w:r w:rsidRPr="00173F36">
        <w:rPr>
          <w:rFonts w:cs="Arial"/>
          <w:shd w:val="clear" w:color="auto" w:fill="FFFFFF"/>
        </w:rPr>
        <w:t xml:space="preserve">ssessment </w:t>
      </w:r>
      <w:r>
        <w:rPr>
          <w:rFonts w:cs="Arial"/>
          <w:shd w:val="clear" w:color="auto" w:fill="FFFFFF"/>
        </w:rPr>
        <w:t>Q</w:t>
      </w:r>
      <w:r w:rsidRPr="00173F36">
        <w:rPr>
          <w:rFonts w:cs="Arial"/>
          <w:shd w:val="clear" w:color="auto" w:fill="FFFFFF"/>
        </w:rPr>
        <w:t xml:space="preserve">uestionnaire </w:t>
      </w:r>
      <w:r>
        <w:rPr>
          <w:rFonts w:cs="Arial"/>
          <w:shd w:val="clear" w:color="auto" w:fill="FFFFFF"/>
        </w:rPr>
        <w:t>D</w:t>
      </w:r>
      <w:r w:rsidRPr="00173F36">
        <w:rPr>
          <w:rFonts w:cs="Arial"/>
          <w:shd w:val="clear" w:color="auto" w:fill="FFFFFF"/>
        </w:rPr>
        <w:t xml:space="preserve">isability </w:t>
      </w:r>
      <w:r w:rsidRPr="007176BE">
        <w:rPr>
          <w:rFonts w:cs="Arial"/>
          <w:shd w:val="clear" w:color="auto" w:fill="FFFFFF"/>
        </w:rPr>
        <w:t>Index (</w:t>
      </w:r>
      <w:r w:rsidRPr="007176BE">
        <w:rPr>
          <w:rStyle w:val="Emphasis"/>
          <w:rFonts w:cs="Arial"/>
          <w:bCs/>
          <w:i w:val="0"/>
          <w:shd w:val="clear" w:color="auto" w:fill="FFFFFF"/>
        </w:rPr>
        <w:t>HAQ</w:t>
      </w:r>
      <w:r w:rsidRPr="007176BE">
        <w:rPr>
          <w:rFonts w:cs="Arial"/>
          <w:i/>
          <w:shd w:val="clear" w:color="auto" w:fill="FFFFFF"/>
        </w:rPr>
        <w:t>-</w:t>
      </w:r>
      <w:r w:rsidRPr="007176BE">
        <w:rPr>
          <w:rStyle w:val="Emphasis"/>
          <w:rFonts w:cs="Arial"/>
          <w:bCs/>
          <w:i w:val="0"/>
          <w:shd w:val="clear" w:color="auto" w:fill="FFFFFF"/>
        </w:rPr>
        <w:t>DI</w:t>
      </w:r>
      <w:r w:rsidRPr="007176BE">
        <w:rPr>
          <w:rFonts w:cs="Arial"/>
          <w:shd w:val="clear" w:color="auto" w:fill="FFFFFF"/>
        </w:rPr>
        <w:t>)</w:t>
      </w:r>
      <w:r>
        <w:rPr>
          <w:rFonts w:cs="Arial"/>
          <w:shd w:val="clear" w:color="auto" w:fill="FFFFFF"/>
        </w:rPr>
        <w:t xml:space="preserve"> and 4. Laboratory markers of inflammation </w:t>
      </w:r>
      <w:r>
        <w:t>assessed by</w:t>
      </w:r>
      <w:r>
        <w:rPr>
          <w:rFonts w:cs="Arial"/>
          <w:shd w:val="clear" w:color="auto" w:fill="FFFFFF"/>
        </w:rPr>
        <w:t xml:space="preserve"> C-reactive protein (CRP) and erythrocyte sedimentation rate (ESR). </w:t>
      </w:r>
    </w:p>
    <w:p w14:paraId="016B66B3" w14:textId="4C37C2DB" w:rsidR="004C5F9A" w:rsidRPr="002F6291" w:rsidRDefault="000A581B">
      <w:pPr>
        <w:rPr>
          <w:i/>
        </w:rPr>
      </w:pPr>
      <w:r w:rsidRPr="002F6291">
        <w:rPr>
          <w:i/>
        </w:rPr>
        <w:t>Design</w:t>
      </w:r>
    </w:p>
    <w:p w14:paraId="104F8C90" w14:textId="77777777" w:rsidR="000A581B" w:rsidRDefault="000A581B" w:rsidP="000A581B">
      <w:pPr>
        <w:ind w:left="720" w:hanging="720"/>
      </w:pPr>
      <w:r>
        <w:t>This was a</w:t>
      </w:r>
      <w:r w:rsidR="006532CF">
        <w:t>n online</w:t>
      </w:r>
      <w:r>
        <w:t xml:space="preserve"> </w:t>
      </w:r>
      <w:r w:rsidR="00541179">
        <w:t xml:space="preserve">survey with </w:t>
      </w:r>
      <w:r>
        <w:t xml:space="preserve">descriptive qualitative </w:t>
      </w:r>
      <w:r w:rsidR="00541179">
        <w:t>analysis of free-text responses</w:t>
      </w:r>
      <w:r>
        <w:t xml:space="preserve">. </w:t>
      </w:r>
    </w:p>
    <w:p w14:paraId="56D0383E" w14:textId="77777777" w:rsidR="000A581B" w:rsidRPr="002F6291" w:rsidRDefault="00F75AC1" w:rsidP="000A581B">
      <w:pPr>
        <w:ind w:left="720" w:hanging="720"/>
        <w:rPr>
          <w:i/>
        </w:rPr>
      </w:pPr>
      <w:r>
        <w:rPr>
          <w:i/>
        </w:rPr>
        <w:t>Sampling frame</w:t>
      </w:r>
    </w:p>
    <w:p w14:paraId="0D0A9641" w14:textId="77777777" w:rsidR="000A581B" w:rsidRDefault="00404C63" w:rsidP="007D6196">
      <w:r w:rsidRPr="007D6196">
        <w:t xml:space="preserve">Google Docs links were created for each instrument and included in the Newswire newsletter of the charity </w:t>
      </w:r>
      <w:proofErr w:type="spellStart"/>
      <w:r w:rsidRPr="007D6196">
        <w:t>PMRGCAuk</w:t>
      </w:r>
      <w:proofErr w:type="spellEnd"/>
      <w:r>
        <w:t xml:space="preserve">, which is distributed to 1800 readers, and Web Links appeared on the </w:t>
      </w:r>
      <w:proofErr w:type="spellStart"/>
      <w:r>
        <w:t>HealthUnlocked</w:t>
      </w:r>
      <w:proofErr w:type="spellEnd"/>
      <w:r w:rsidR="0065399D">
        <w:t xml:space="preserve"> </w:t>
      </w:r>
      <w:r w:rsidR="008627FA">
        <w:t>forum which has</w:t>
      </w:r>
      <w:r w:rsidRPr="007D6196">
        <w:t xml:space="preserve"> 6986 members</w:t>
      </w:r>
      <w:r w:rsidR="008627FA">
        <w:t>.</w:t>
      </w:r>
      <w:r w:rsidR="006532CF">
        <w:t xml:space="preserve"> </w:t>
      </w:r>
      <w:r w:rsidR="000A581B" w:rsidRPr="000A581B">
        <w:t xml:space="preserve">Participants </w:t>
      </w:r>
      <w:r>
        <w:t>responding to the adverts completed the online questionnaires</w:t>
      </w:r>
      <w:r w:rsidR="006532CF">
        <w:t xml:space="preserve"> in keeping with a convenience sampling method</w:t>
      </w:r>
      <w:r>
        <w:t>.</w:t>
      </w:r>
    </w:p>
    <w:p w14:paraId="6A32F0CF" w14:textId="77777777" w:rsidR="000A581B" w:rsidRPr="002F6291" w:rsidRDefault="000A581B" w:rsidP="000A581B">
      <w:pPr>
        <w:rPr>
          <w:i/>
        </w:rPr>
      </w:pPr>
      <w:r w:rsidRPr="002F6291">
        <w:rPr>
          <w:i/>
        </w:rPr>
        <w:t>Data collection</w:t>
      </w:r>
    </w:p>
    <w:p w14:paraId="3F4D340E" w14:textId="77777777" w:rsidR="0032353D" w:rsidRDefault="0032353D" w:rsidP="0032353D">
      <w:pPr>
        <w:rPr>
          <w:rFonts w:cs="Arial"/>
          <w:shd w:val="clear" w:color="auto" w:fill="FFFFFF"/>
        </w:rPr>
      </w:pPr>
      <w:r>
        <w:t xml:space="preserve">Four separate surveys </w:t>
      </w:r>
      <w:r w:rsidR="00C81042">
        <w:t xml:space="preserve">– one relating to each core domain - </w:t>
      </w:r>
      <w:r>
        <w:rPr>
          <w:rFonts w:cs="Arial"/>
          <w:shd w:val="clear" w:color="auto" w:fill="FFFFFF"/>
        </w:rPr>
        <w:t xml:space="preserve">were developed iteratively amongst members of the OMERACT PMR Working Group and hosted on the Web using Google Docs (see </w:t>
      </w:r>
      <w:hyperlink r:id="rId6" w:history="1">
        <w:r w:rsidR="00032F26" w:rsidRPr="005218E9">
          <w:rPr>
            <w:rStyle w:val="Hyperlink"/>
            <w:rFonts w:cs="Arial"/>
            <w:shd w:val="clear" w:color="auto" w:fill="FFFFFF"/>
          </w:rPr>
          <w:t>http://www.pmrgca.co.uk/content/omeract</w:t>
        </w:r>
      </w:hyperlink>
      <w:r w:rsidR="00032F26">
        <w:rPr>
          <w:rFonts w:cs="Arial"/>
          <w:shd w:val="clear" w:color="auto" w:fill="FFFFFF"/>
        </w:rPr>
        <w:t xml:space="preserve"> for the relevant links</w:t>
      </w:r>
      <w:r>
        <w:rPr>
          <w:rFonts w:cs="Arial"/>
          <w:shd w:val="clear" w:color="auto" w:fill="FFFFFF"/>
        </w:rPr>
        <w:t>). The questionnaires included both closed and free text questions. Each survey introduced the aims and purpose of the surveys</w:t>
      </w:r>
      <w:r w:rsidR="00CD55BC">
        <w:rPr>
          <w:rFonts w:cs="Arial"/>
          <w:shd w:val="clear" w:color="auto" w:fill="FFFFFF"/>
        </w:rPr>
        <w:t>,</w:t>
      </w:r>
      <w:r>
        <w:rPr>
          <w:rFonts w:cs="Arial"/>
          <w:shd w:val="clear" w:color="auto" w:fill="FFFFFF"/>
        </w:rPr>
        <w:t xml:space="preserve"> and the aims of OMERACT.  </w:t>
      </w:r>
    </w:p>
    <w:p w14:paraId="0FD2C46C" w14:textId="77777777" w:rsidR="000A581B" w:rsidRPr="0032353D" w:rsidRDefault="000A581B" w:rsidP="000A581B">
      <w:pPr>
        <w:rPr>
          <w:rFonts w:cs="Arial"/>
          <w:shd w:val="clear" w:color="auto" w:fill="FFFFFF"/>
        </w:rPr>
      </w:pPr>
      <w:r>
        <w:t xml:space="preserve">The online surveys went live on </w:t>
      </w:r>
      <w:r w:rsidR="0073681D">
        <w:t>24</w:t>
      </w:r>
      <w:r w:rsidR="0073681D" w:rsidRPr="0073681D">
        <w:rPr>
          <w:vertAlign w:val="superscript"/>
        </w:rPr>
        <w:t>th</w:t>
      </w:r>
      <w:r w:rsidR="0073681D">
        <w:t xml:space="preserve"> April 2018</w:t>
      </w:r>
      <w:r>
        <w:t xml:space="preserve"> and closed on</w:t>
      </w:r>
      <w:r w:rsidR="0073681D">
        <w:t xml:space="preserve"> 3</w:t>
      </w:r>
      <w:r w:rsidR="0073681D" w:rsidRPr="0073681D">
        <w:rPr>
          <w:vertAlign w:val="superscript"/>
        </w:rPr>
        <w:t>rd</w:t>
      </w:r>
      <w:r w:rsidR="0073681D">
        <w:t xml:space="preserve"> July 2018</w:t>
      </w:r>
      <w:r>
        <w:t xml:space="preserve">. </w:t>
      </w:r>
      <w:r w:rsidR="00541179">
        <w:t>Unique ID numbers and time stamps were generated at the time t</w:t>
      </w:r>
      <w:r w:rsidR="00C93676">
        <w:t>he surveys were completed by</w:t>
      </w:r>
      <w:r w:rsidR="00541179">
        <w:t xml:space="preserve"> participants. All surveys were in English with respondents answering in English. </w:t>
      </w:r>
    </w:p>
    <w:p w14:paraId="23C613B7" w14:textId="77777777" w:rsidR="002F6291" w:rsidRPr="002F6291" w:rsidRDefault="002F6291" w:rsidP="000A581B">
      <w:pPr>
        <w:rPr>
          <w:i/>
        </w:rPr>
      </w:pPr>
      <w:r w:rsidRPr="002F6291">
        <w:rPr>
          <w:i/>
        </w:rPr>
        <w:t>Data analysis and rigo</w:t>
      </w:r>
      <w:r w:rsidR="008A7A0F">
        <w:rPr>
          <w:i/>
        </w:rPr>
        <w:t>u</w:t>
      </w:r>
      <w:r w:rsidRPr="002F6291">
        <w:rPr>
          <w:i/>
        </w:rPr>
        <w:t>r</w:t>
      </w:r>
    </w:p>
    <w:p w14:paraId="00EF1AF7" w14:textId="77777777" w:rsidR="009A5276" w:rsidRDefault="009A5276" w:rsidP="009A5276">
      <w:r>
        <w:t xml:space="preserve">Participants were </w:t>
      </w:r>
      <w:r w:rsidR="009D23AC">
        <w:t xml:space="preserve">invited </w:t>
      </w:r>
      <w:r>
        <w:t>to answer</w:t>
      </w:r>
      <w:r w:rsidR="00C81042">
        <w:t xml:space="preserve"> each of the</w:t>
      </w:r>
      <w:r>
        <w:t xml:space="preserve"> four surveys </w:t>
      </w:r>
      <w:r w:rsidR="009D23AC">
        <w:t xml:space="preserve">which </w:t>
      </w:r>
      <w:proofErr w:type="spellStart"/>
      <w:r>
        <w:t>i</w:t>
      </w:r>
      <w:proofErr w:type="spellEnd"/>
      <w:r>
        <w:t xml:space="preserve">) </w:t>
      </w:r>
      <w:r w:rsidR="009D23AC">
        <w:t>asked for their assessment of the domain match and feasibility of</w:t>
      </w:r>
      <w:r w:rsidR="00B16F95">
        <w:t xml:space="preserve"> </w:t>
      </w:r>
      <w:r w:rsidR="009D23AC">
        <w:t>each</w:t>
      </w:r>
      <w:r>
        <w:t xml:space="preserve"> candidate instrument</w:t>
      </w:r>
      <w:r w:rsidR="00B16F95">
        <w:t xml:space="preserve"> </w:t>
      </w:r>
      <w:r>
        <w:t xml:space="preserve">and ii) </w:t>
      </w:r>
      <w:r w:rsidR="009D23AC">
        <w:t xml:space="preserve">provided </w:t>
      </w:r>
      <w:r>
        <w:t>a free text section</w:t>
      </w:r>
      <w:r w:rsidR="00541179">
        <w:t xml:space="preserve"> (with no word limit)</w:t>
      </w:r>
      <w:r w:rsidR="00AC153C">
        <w:t xml:space="preserve"> </w:t>
      </w:r>
      <w:r w:rsidR="00062500">
        <w:t xml:space="preserve">to </w:t>
      </w:r>
      <w:r w:rsidR="00CD55BC">
        <w:t>provide more</w:t>
      </w:r>
      <w:r w:rsidR="00BC6374">
        <w:t xml:space="preserve"> in</w:t>
      </w:r>
      <w:r w:rsidR="00A02D00">
        <w:t>-</w:t>
      </w:r>
      <w:r w:rsidR="00BC6374">
        <w:t xml:space="preserve">depth </w:t>
      </w:r>
      <w:r>
        <w:t>feedback</w:t>
      </w:r>
      <w:r w:rsidR="0032353D">
        <w:t xml:space="preserve">, particularly </w:t>
      </w:r>
      <w:r w:rsidR="00BC6374">
        <w:t>regarding</w:t>
      </w:r>
      <w:r w:rsidR="00AC153C">
        <w:t xml:space="preserve"> </w:t>
      </w:r>
      <w:r w:rsidR="0032353D">
        <w:t xml:space="preserve">missing items </w:t>
      </w:r>
      <w:r w:rsidR="00AD7B2B">
        <w:t xml:space="preserve">that </w:t>
      </w:r>
      <w:r w:rsidR="0032353D">
        <w:t>were important to them in terms of their experience of PMR</w:t>
      </w:r>
      <w:r>
        <w:t xml:space="preserve">. </w:t>
      </w:r>
      <w:r w:rsidR="00E73B02">
        <w:t xml:space="preserve">Respondents recorded when they were diagnosed with PMR, what dose of GCs they were taking and whether they felt their PMR was active currently. </w:t>
      </w:r>
      <w:r w:rsidR="0032353D">
        <w:t>Finally</w:t>
      </w:r>
      <w:r w:rsidR="00BC6374">
        <w:t>,</w:t>
      </w:r>
      <w:r w:rsidR="0032353D">
        <w:t xml:space="preserve"> r</w:t>
      </w:r>
      <w:r w:rsidR="007156F6">
        <w:t>espondents were asked to give a global overall assessment of each of the identified candidate instruments as either green (I approve), amber (some reservations) or red (not right / should not be used).</w:t>
      </w:r>
    </w:p>
    <w:p w14:paraId="6FEA3425" w14:textId="77777777" w:rsidR="00413891" w:rsidRDefault="006532CF" w:rsidP="00413891">
      <w:r>
        <w:t>Inductive t</w:t>
      </w:r>
      <w:r w:rsidR="00413891">
        <w:t>hematic analysis was used to analyse the free text responses. Individual participant responses were downloaded and the free text answers broken into operative phrases and grouped by theme.</w:t>
      </w:r>
      <w:r w:rsidR="002142B3">
        <w:t xml:space="preserve"> Themes were identified</w:t>
      </w:r>
      <w:r w:rsidR="00541179">
        <w:t xml:space="preserve"> independently</w:t>
      </w:r>
      <w:r w:rsidR="002142B3">
        <w:t xml:space="preserve"> by two researchers (MY and KG)</w:t>
      </w:r>
      <w:r w:rsidR="00BC6374">
        <w:t>,</w:t>
      </w:r>
      <w:r w:rsidR="002142B3">
        <w:t xml:space="preserve"> with review by the executive PMR </w:t>
      </w:r>
      <w:r w:rsidR="008A7A0F">
        <w:t>W</w:t>
      </w:r>
      <w:r w:rsidR="002142B3">
        <w:t xml:space="preserve">orking </w:t>
      </w:r>
      <w:r w:rsidR="008A7A0F">
        <w:t>G</w:t>
      </w:r>
      <w:r w:rsidR="002142B3">
        <w:t>roup</w:t>
      </w:r>
      <w:r w:rsidR="00B16F95">
        <w:t xml:space="preserve"> </w:t>
      </w:r>
      <w:r w:rsidR="00BF6EC3">
        <w:t>which comprises</w:t>
      </w:r>
      <w:r w:rsidR="00B54317">
        <w:t xml:space="preserve"> clinicians and researchers with expertise in PMR</w:t>
      </w:r>
      <w:r w:rsidR="00A02D00">
        <w:t>,</w:t>
      </w:r>
      <w:r w:rsidR="0032353D">
        <w:t xml:space="preserve"> and patient partners</w:t>
      </w:r>
      <w:r w:rsidR="002142B3">
        <w:t>.</w:t>
      </w:r>
    </w:p>
    <w:p w14:paraId="06DF550D" w14:textId="77777777" w:rsidR="002F6291" w:rsidRPr="002F6291" w:rsidRDefault="002F6291" w:rsidP="000A581B">
      <w:pPr>
        <w:rPr>
          <w:i/>
        </w:rPr>
      </w:pPr>
      <w:r w:rsidRPr="002F6291">
        <w:rPr>
          <w:i/>
        </w:rPr>
        <w:t>Ethical considerations</w:t>
      </w:r>
    </w:p>
    <w:p w14:paraId="40CE7810" w14:textId="77777777" w:rsidR="002F6291" w:rsidRDefault="00F96D5D" w:rsidP="000A581B">
      <w:r>
        <w:t>This study complies with</w:t>
      </w:r>
      <w:r w:rsidR="0045778A">
        <w:t xml:space="preserve"> the</w:t>
      </w:r>
      <w:r>
        <w:t xml:space="preserve"> declaration of Helsinki. </w:t>
      </w:r>
      <w:r w:rsidR="002F6291">
        <w:t>Ethic</w:t>
      </w:r>
      <w:r w:rsidR="00C81042">
        <w:t xml:space="preserve">al </w:t>
      </w:r>
      <w:r w:rsidR="002F6291">
        <w:t xml:space="preserve">approval was obtained from the University of East Anglia </w:t>
      </w:r>
      <w:r w:rsidR="00C81042">
        <w:t xml:space="preserve">research </w:t>
      </w:r>
      <w:r w:rsidR="002F6291">
        <w:t>ethics committee</w:t>
      </w:r>
      <w:r w:rsidR="007D6196">
        <w:t xml:space="preserve"> (2017/18-81)</w:t>
      </w:r>
      <w:r w:rsidR="002F6291">
        <w:t xml:space="preserve">. Completion of the survey </w:t>
      </w:r>
      <w:r w:rsidR="00515AD5">
        <w:t>assumed</w:t>
      </w:r>
      <w:r w:rsidR="002F6291">
        <w:t xml:space="preserve"> consent. No identifiable </w:t>
      </w:r>
      <w:r w:rsidR="00BF6EC3">
        <w:t>data were</w:t>
      </w:r>
      <w:r w:rsidR="002F6291">
        <w:t xml:space="preserve"> collected. All downloaded information was kept confidential and individual responses recorded numerically in order of chronological completion of the survey.</w:t>
      </w:r>
      <w:r w:rsidR="00973C1A">
        <w:t xml:space="preserve"> </w:t>
      </w:r>
      <w:proofErr w:type="gramStart"/>
      <w:r w:rsidR="00541179">
        <w:t>MY was</w:t>
      </w:r>
      <w:proofErr w:type="gramEnd"/>
      <w:r w:rsidR="00541179">
        <w:t xml:space="preserve"> the custodian of the data.</w:t>
      </w:r>
    </w:p>
    <w:p w14:paraId="4BE0DB53" w14:textId="77777777" w:rsidR="002F6291" w:rsidRDefault="002F6291" w:rsidP="000A581B">
      <w:pPr>
        <w:rPr>
          <w:b/>
        </w:rPr>
      </w:pPr>
      <w:r>
        <w:rPr>
          <w:b/>
        </w:rPr>
        <w:t>Results</w:t>
      </w:r>
      <w:r w:rsidR="007348DC">
        <w:rPr>
          <w:b/>
        </w:rPr>
        <w:t>:</w:t>
      </w:r>
    </w:p>
    <w:p w14:paraId="0C4ACD02" w14:textId="77777777" w:rsidR="002F26D1" w:rsidRDefault="002F6291" w:rsidP="008B3D2E">
      <w:r>
        <w:t xml:space="preserve">A </w:t>
      </w:r>
      <w:r w:rsidR="00985912">
        <w:t>total of 78</w:t>
      </w:r>
      <w:r>
        <w:t xml:space="preserve"> participants with PMR com</w:t>
      </w:r>
      <w:r w:rsidR="009176CC">
        <w:t>pleted</w:t>
      </w:r>
      <w:r w:rsidR="00032F26">
        <w:t xml:space="preserve"> at least one of</w:t>
      </w:r>
      <w:r w:rsidR="009176CC">
        <w:t xml:space="preserve"> the survey</w:t>
      </w:r>
      <w:r w:rsidR="00032F26">
        <w:t>s</w:t>
      </w:r>
      <w:r w:rsidR="009176CC">
        <w:t xml:space="preserve"> and came </w:t>
      </w:r>
      <w:r w:rsidR="008A7A0F">
        <w:t>from</w:t>
      </w:r>
      <w:r w:rsidR="009176CC">
        <w:t xml:space="preserve"> six</w:t>
      </w:r>
      <w:r>
        <w:t xml:space="preserve"> countries</w:t>
      </w:r>
      <w:r w:rsidR="009176CC">
        <w:t xml:space="preserve"> (UK, France, USA, Canada, Australia and New Zealand)</w:t>
      </w:r>
      <w:r>
        <w:t xml:space="preserve"> representing three continents</w:t>
      </w:r>
      <w:r w:rsidR="008B3D2E">
        <w:t xml:space="preserve"> (Europe, North America and Oceania)</w:t>
      </w:r>
      <w:r>
        <w:t xml:space="preserve">. The disease duration ranged from </w:t>
      </w:r>
      <w:r w:rsidR="007D6196">
        <w:t>new diagnosis</w:t>
      </w:r>
      <w:r>
        <w:t xml:space="preserve"> to </w:t>
      </w:r>
      <w:r w:rsidR="007D6196">
        <w:t xml:space="preserve">17 years </w:t>
      </w:r>
      <w:r>
        <w:t>and doses</w:t>
      </w:r>
      <w:r w:rsidR="007D6196">
        <w:t xml:space="preserve"> of prednisolone ranged from 0 mg </w:t>
      </w:r>
      <w:r>
        <w:t xml:space="preserve">to </w:t>
      </w:r>
      <w:r w:rsidR="007D6196">
        <w:t>50 mg</w:t>
      </w:r>
      <w:r w:rsidR="00AF5EC0">
        <w:t xml:space="preserve"> (</w:t>
      </w:r>
      <w:r w:rsidR="00D81833">
        <w:t xml:space="preserve">nine </w:t>
      </w:r>
      <w:r w:rsidR="00BC6374">
        <w:t>had ceased glucocorticoid therapy</w:t>
      </w:r>
      <w:r w:rsidR="00AF5EC0">
        <w:t>)</w:t>
      </w:r>
      <w:r>
        <w:t>.</w:t>
      </w:r>
      <w:r w:rsidR="00BD1EA7">
        <w:t xml:space="preserve"> Participants </w:t>
      </w:r>
      <w:r w:rsidR="002959D6">
        <w:t>also</w:t>
      </w:r>
      <w:r w:rsidR="00BD1EA7">
        <w:t xml:space="preserve"> stated whether they though</w:t>
      </w:r>
      <w:r w:rsidR="00515AD5">
        <w:t>t their PMR was active</w:t>
      </w:r>
      <w:r w:rsidR="00062500">
        <w:t>,</w:t>
      </w:r>
      <w:r w:rsidR="001F14D7">
        <w:t xml:space="preserve"> with </w:t>
      </w:r>
      <w:r w:rsidR="009F6CE4">
        <w:t>64</w:t>
      </w:r>
      <w:r w:rsidR="001F14D7">
        <w:t xml:space="preserve">% reporting active disease, </w:t>
      </w:r>
      <w:r w:rsidR="009F6CE4">
        <w:t>23</w:t>
      </w:r>
      <w:r w:rsidR="001F14D7">
        <w:t>% in remission</w:t>
      </w:r>
      <w:r w:rsidR="009F6CE4">
        <w:t xml:space="preserve"> (of whom 28% were </w:t>
      </w:r>
      <w:r w:rsidR="002959D6">
        <w:t xml:space="preserve">no longer taking </w:t>
      </w:r>
      <w:r w:rsidR="009F6CE4">
        <w:t>glucocorticoids) and</w:t>
      </w:r>
      <w:r w:rsidR="001B262B">
        <w:t xml:space="preserve"> </w:t>
      </w:r>
      <w:r w:rsidR="009F6CE4">
        <w:t>13% who were</w:t>
      </w:r>
      <w:r w:rsidR="001F14D7">
        <w:t xml:space="preserve"> not sure. </w:t>
      </w:r>
    </w:p>
    <w:p w14:paraId="2CA76EA4" w14:textId="77777777" w:rsidR="008B3D2E" w:rsidRDefault="00C85323" w:rsidP="008B3D2E">
      <w:r>
        <w:t xml:space="preserve">There were </w:t>
      </w:r>
      <w:r w:rsidR="00985912">
        <w:t>4</w:t>
      </w:r>
      <w:r>
        <w:t>5</w:t>
      </w:r>
      <w:r w:rsidR="008B3D2E">
        <w:t xml:space="preserve"> responses for the survey on pain and i</w:t>
      </w:r>
      <w:r w:rsidR="00985912">
        <w:t>ts measurement by VAS or NRS</w:t>
      </w:r>
      <w:r w:rsidR="008A7A0F">
        <w:t>;</w:t>
      </w:r>
      <w:r w:rsidR="000337FA">
        <w:t xml:space="preserve"> </w:t>
      </w:r>
      <w:r w:rsidR="00985912">
        <w:t>4</w:t>
      </w:r>
      <w:r>
        <w:t>5</w:t>
      </w:r>
      <w:r w:rsidR="008B3D2E">
        <w:t xml:space="preserve"> for stiffness as measured by either VAS</w:t>
      </w:r>
      <w:r w:rsidR="007156F6">
        <w:t xml:space="preserve">, </w:t>
      </w:r>
      <w:r w:rsidR="008B3D2E">
        <w:t>NRS or duration of morning stiffness</w:t>
      </w:r>
      <w:r w:rsidR="008A7A0F">
        <w:t>;</w:t>
      </w:r>
      <w:r w:rsidR="008B3D2E">
        <w:t xml:space="preserve"> physical </w:t>
      </w:r>
      <w:r w:rsidR="002959D6">
        <w:t>function</w:t>
      </w:r>
      <w:r w:rsidR="000337FA">
        <w:t xml:space="preserve"> </w:t>
      </w:r>
      <w:r w:rsidR="008B3D2E">
        <w:t>assessed by HAQ-DI (n=7</w:t>
      </w:r>
      <w:r w:rsidR="00985912">
        <w:t>8</w:t>
      </w:r>
      <w:r w:rsidR="0067055B">
        <w:t xml:space="preserve">) or </w:t>
      </w:r>
      <w:proofErr w:type="spellStart"/>
      <w:r w:rsidR="0067055B">
        <w:t>m</w:t>
      </w:r>
      <w:r w:rsidR="00A1663D">
        <w:t>HAQ</w:t>
      </w:r>
      <w:proofErr w:type="spellEnd"/>
      <w:r w:rsidR="00A1663D">
        <w:t xml:space="preserve"> (n=30</w:t>
      </w:r>
      <w:r w:rsidR="00D62437">
        <w:t>)</w:t>
      </w:r>
      <w:r w:rsidR="008A7A0F">
        <w:t>;</w:t>
      </w:r>
      <w:r w:rsidR="00D62437">
        <w:t xml:space="preserve"> and 64</w:t>
      </w:r>
      <w:r w:rsidR="008B3D2E">
        <w:t xml:space="preserve"> responses for the survey on </w:t>
      </w:r>
      <w:r w:rsidR="008A7A0F">
        <w:t xml:space="preserve">laboratory markers of </w:t>
      </w:r>
      <w:r w:rsidR="008B3D2E">
        <w:t xml:space="preserve">inflammation as captured by either CRP or ESR. </w:t>
      </w:r>
    </w:p>
    <w:p w14:paraId="2E4C43CC" w14:textId="77777777" w:rsidR="008B3D2E" w:rsidRDefault="008B3D2E" w:rsidP="008B3D2E">
      <w:r>
        <w:lastRenderedPageBreak/>
        <w:t xml:space="preserve">Most respondents agreed </w:t>
      </w:r>
      <w:r w:rsidR="0057655B">
        <w:t xml:space="preserve">the </w:t>
      </w:r>
      <w:r>
        <w:t xml:space="preserve">candidate instruments </w:t>
      </w:r>
      <w:r w:rsidR="007156F6">
        <w:t>had face validity and were feasible to complete</w:t>
      </w:r>
      <w:r>
        <w:t xml:space="preserve">: </w:t>
      </w:r>
      <w:r w:rsidR="00DB2B17">
        <w:t xml:space="preserve">full </w:t>
      </w:r>
      <w:r>
        <w:t>approval</w:t>
      </w:r>
      <w:r w:rsidR="007156F6">
        <w:t xml:space="preserve"> (</w:t>
      </w:r>
      <w:r w:rsidR="002959D6">
        <w:t>green, “</w:t>
      </w:r>
      <w:r w:rsidR="00862C6E">
        <w:t>good to go</w:t>
      </w:r>
      <w:r w:rsidR="002959D6">
        <w:t>”</w:t>
      </w:r>
      <w:r w:rsidR="007156F6">
        <w:t>)</w:t>
      </w:r>
      <w:r>
        <w:t xml:space="preserve"> for pain VAS was </w:t>
      </w:r>
      <w:r w:rsidR="00862C6E">
        <w:t>66.7%</w:t>
      </w:r>
      <w:r w:rsidR="002959D6">
        <w:t>, for pain NRS</w:t>
      </w:r>
      <w:r w:rsidR="00862C6E">
        <w:t xml:space="preserve"> w</w:t>
      </w:r>
      <w:r w:rsidR="002959D6">
        <w:t>as</w:t>
      </w:r>
      <w:r w:rsidR="00862C6E">
        <w:t xml:space="preserve"> 59.3</w:t>
      </w:r>
      <w:r>
        <w:t xml:space="preserve">%, </w:t>
      </w:r>
      <w:r w:rsidR="002959D6">
        <w:t xml:space="preserve">for </w:t>
      </w:r>
      <w:r>
        <w:t>stiffness VAS</w:t>
      </w:r>
      <w:r w:rsidR="00DB2B17">
        <w:t xml:space="preserve"> </w:t>
      </w:r>
      <w:r w:rsidR="002959D6">
        <w:t xml:space="preserve">was 51.9% and for stiffness </w:t>
      </w:r>
      <w:r w:rsidR="00862C6E">
        <w:t>NRS</w:t>
      </w:r>
      <w:r w:rsidR="0065399D">
        <w:t xml:space="preserve"> </w:t>
      </w:r>
      <w:r w:rsidR="002959D6">
        <w:t>was</w:t>
      </w:r>
      <w:r w:rsidR="00862C6E">
        <w:t xml:space="preserve"> 48.2%</w:t>
      </w:r>
      <w:r w:rsidR="002959D6">
        <w:t xml:space="preserve">. The proportion with full approval for stiffness duration was </w:t>
      </w:r>
      <w:r w:rsidR="00862C6E">
        <w:t>50</w:t>
      </w:r>
      <w:r>
        <w:t>%</w:t>
      </w:r>
      <w:r w:rsidR="002959D6">
        <w:t>, for p</w:t>
      </w:r>
      <w:r>
        <w:t xml:space="preserve">hysical </w:t>
      </w:r>
      <w:r w:rsidR="002959D6">
        <w:t>function</w:t>
      </w:r>
      <w:r w:rsidR="000337FA">
        <w:t xml:space="preserve"> </w:t>
      </w:r>
      <w:r w:rsidR="002959D6">
        <w:t>was</w:t>
      </w:r>
      <w:r w:rsidR="0067055B">
        <w:t xml:space="preserve"> 68.5% </w:t>
      </w:r>
      <w:r w:rsidR="002959D6">
        <w:t>for HAQ-DI</w:t>
      </w:r>
      <w:r w:rsidR="00062500">
        <w:t>,</w:t>
      </w:r>
      <w:r w:rsidR="000337FA">
        <w:t xml:space="preserve"> </w:t>
      </w:r>
      <w:r w:rsidR="0067055B">
        <w:t xml:space="preserve">and 53.3% for </w:t>
      </w:r>
      <w:proofErr w:type="spellStart"/>
      <w:r w:rsidR="0067055B">
        <w:t>m</w:t>
      </w:r>
      <w:r w:rsidR="00862C6E">
        <w:t>HAQ</w:t>
      </w:r>
      <w:proofErr w:type="spellEnd"/>
      <w:r w:rsidR="0085383C">
        <w:t>.</w:t>
      </w:r>
      <w:r w:rsidR="00862C6E">
        <w:t xml:space="preserve"> 56.3</w:t>
      </w:r>
      <w:r>
        <w:t>% of respondents agree</w:t>
      </w:r>
      <w:r w:rsidR="00062500">
        <w:t>ing</w:t>
      </w:r>
      <w:r>
        <w:t xml:space="preserve"> that CRP or ESR reflected disease activity in terms of levels of inflammation.</w:t>
      </w:r>
      <w:r w:rsidR="00862C6E">
        <w:t xml:space="preserve"> The overall judgement of the candidate instruments and the participants</w:t>
      </w:r>
      <w:r w:rsidR="00BC6374">
        <w:t>’</w:t>
      </w:r>
      <w:r w:rsidR="00862C6E">
        <w:t xml:space="preserve"> self-</w:t>
      </w:r>
      <w:r w:rsidR="001F14D7">
        <w:t>reported</w:t>
      </w:r>
      <w:r w:rsidR="00862C6E">
        <w:t xml:space="preserve"> disease activity are shown in Table 1.</w:t>
      </w:r>
    </w:p>
    <w:p w14:paraId="3ED1C81E" w14:textId="77777777" w:rsidR="00862C6E" w:rsidRDefault="00862C6E" w:rsidP="00862C6E">
      <w:r>
        <w:t xml:space="preserve">Respondents provided free text </w:t>
      </w:r>
      <w:r w:rsidR="0032353D">
        <w:t>answers</w:t>
      </w:r>
      <w:r w:rsidR="00DA3C31">
        <w:t xml:space="preserve"> </w:t>
      </w:r>
      <w:r w:rsidR="00463854">
        <w:t>(proportion giving free text response</w:t>
      </w:r>
      <w:r w:rsidR="00062500">
        <w:t>s</w:t>
      </w:r>
      <w:r w:rsidR="00DA3C31">
        <w:t xml:space="preserve"> </w:t>
      </w:r>
      <w:r w:rsidR="0057655B">
        <w:t xml:space="preserve">was </w:t>
      </w:r>
      <w:r w:rsidR="000F601F">
        <w:t>38%</w:t>
      </w:r>
      <w:r w:rsidR="00463854">
        <w:t xml:space="preserve"> for the survey on</w:t>
      </w:r>
      <w:r w:rsidR="000F601F">
        <w:t xml:space="preserve"> pain, 53%</w:t>
      </w:r>
      <w:r w:rsidR="00463854">
        <w:t xml:space="preserve"> for stiffness, </w:t>
      </w:r>
      <w:r w:rsidR="000F601F">
        <w:t>50% for HAQ-DI, 53%</w:t>
      </w:r>
      <w:r w:rsidR="00463854">
        <w:t xml:space="preserve"> for MHAQ, </w:t>
      </w:r>
      <w:r w:rsidR="000F601F">
        <w:t>and 66% for inflammatory markers</w:t>
      </w:r>
      <w:r w:rsidR="00463854">
        <w:t>)</w:t>
      </w:r>
      <w:r w:rsidR="0032353D">
        <w:t xml:space="preserve">, which allowed for </w:t>
      </w:r>
      <w:r w:rsidR="00515AD5">
        <w:t xml:space="preserve">more nuanced </w:t>
      </w:r>
      <w:r w:rsidR="0032353D">
        <w:t>feedback on use of the instruments under test</w:t>
      </w:r>
      <w:r>
        <w:t xml:space="preserve">. </w:t>
      </w:r>
    </w:p>
    <w:p w14:paraId="10F70D07" w14:textId="77777777" w:rsidR="00862C6E" w:rsidRDefault="00862C6E" w:rsidP="00862C6E">
      <w:r>
        <w:t>There were five themes identified</w:t>
      </w:r>
      <w:r w:rsidR="00515AD5">
        <w:t>,</w:t>
      </w:r>
      <w:r>
        <w:t xml:space="preserve"> based on respondents</w:t>
      </w:r>
      <w:r w:rsidR="008A7A0F">
        <w:t>’</w:t>
      </w:r>
      <w:r>
        <w:t xml:space="preserve"> recollection of symptoms and their </w:t>
      </w:r>
      <w:r w:rsidR="008A7A0F">
        <w:t xml:space="preserve">comments </w:t>
      </w:r>
      <w:r>
        <w:t>as to the usefulness of the candidate instruments. The themes relate</w:t>
      </w:r>
      <w:r w:rsidR="00DB2B17">
        <w:t>d</w:t>
      </w:r>
      <w:r w:rsidR="00DA3C31">
        <w:t xml:space="preserve"> </w:t>
      </w:r>
      <w:r>
        <w:t>to</w:t>
      </w:r>
      <w:r w:rsidR="008A7A0F">
        <w:t>:</w:t>
      </w:r>
      <w:r>
        <w:t xml:space="preserve"> the variation, context and location of pain, the location and timing of stiffness, fatigue, inability to perform tasks that had been uninhibited prior to their diagnosis of PMR</w:t>
      </w:r>
      <w:r w:rsidR="00563093">
        <w:t xml:space="preserve">, </w:t>
      </w:r>
      <w:r>
        <w:t xml:space="preserve">and the variable correlation of inflammatory markers </w:t>
      </w:r>
      <w:r w:rsidR="0085383C">
        <w:t>with</w:t>
      </w:r>
      <w:r>
        <w:t xml:space="preserve"> severity of symptoms.</w:t>
      </w:r>
    </w:p>
    <w:p w14:paraId="70BB8F1F" w14:textId="77777777" w:rsidR="00983BFA" w:rsidRPr="004024D9" w:rsidRDefault="00983BFA" w:rsidP="000A581B">
      <w:pPr>
        <w:rPr>
          <w:b/>
        </w:rPr>
      </w:pPr>
      <w:r w:rsidRPr="004024D9">
        <w:rPr>
          <w:b/>
        </w:rPr>
        <w:t>Pain</w:t>
      </w:r>
    </w:p>
    <w:p w14:paraId="666E8056" w14:textId="77777777" w:rsidR="00BD1EA7" w:rsidRDefault="004024D9" w:rsidP="000A581B">
      <w:r>
        <w:t>Overall, respondents</w:t>
      </w:r>
      <w:r w:rsidR="00BD1EA7">
        <w:t xml:space="preserve"> thought </w:t>
      </w:r>
      <w:proofErr w:type="gramStart"/>
      <w:r w:rsidR="00BD1EA7">
        <w:t>both a VAS or</w:t>
      </w:r>
      <w:proofErr w:type="gramEnd"/>
      <w:r w:rsidR="00BD1EA7">
        <w:t xml:space="preserve"> NRS could capture pain</w:t>
      </w:r>
      <w:r w:rsidR="00563093">
        <w:t>,</w:t>
      </w:r>
      <w:r w:rsidR="00BD1EA7">
        <w:t xml:space="preserve"> but </w:t>
      </w:r>
      <w:r w:rsidR="00515AD5">
        <w:t>gave</w:t>
      </w:r>
      <w:r w:rsidR="00BD1EA7">
        <w:t xml:space="preserve"> suggestions on how this can be improved, with </w:t>
      </w:r>
      <w:r w:rsidR="00BC6374">
        <w:t xml:space="preserve">the </w:t>
      </w:r>
      <w:r w:rsidR="00C0631E">
        <w:t xml:space="preserve">expressed </w:t>
      </w:r>
      <w:r w:rsidR="00BC6374">
        <w:t>nee</w:t>
      </w:r>
      <w:r w:rsidR="00C0631E">
        <w:t>d to capture</w:t>
      </w:r>
      <w:r w:rsidR="00BC6374">
        <w:t xml:space="preserve"> the variation </w:t>
      </w:r>
      <w:r w:rsidR="00C0631E">
        <w:t xml:space="preserve">in pain </w:t>
      </w:r>
      <w:r w:rsidR="006C6687">
        <w:t xml:space="preserve">symptoms which </w:t>
      </w:r>
      <w:r w:rsidR="00C0631E">
        <w:t xml:space="preserve">occur throughout the </w:t>
      </w:r>
      <w:r w:rsidR="007348DC">
        <w:t>day</w:t>
      </w:r>
      <w:r w:rsidR="00515AD5">
        <w:t>,</w:t>
      </w:r>
      <w:r w:rsidR="007348DC">
        <w:t xml:space="preserve"> and</w:t>
      </w:r>
      <w:r w:rsidR="00C0631E">
        <w:t xml:space="preserve"> record the impact of activity upon its severity. </w:t>
      </w:r>
    </w:p>
    <w:p w14:paraId="383E489F" w14:textId="77777777" w:rsidR="00983BFA" w:rsidRPr="009A68F2" w:rsidRDefault="00BD1EA7" w:rsidP="00983BFA">
      <w:pPr>
        <w:rPr>
          <w:u w:val="single"/>
        </w:rPr>
      </w:pPr>
      <w:r w:rsidRPr="009A68F2">
        <w:rPr>
          <w:u w:val="single"/>
        </w:rPr>
        <w:t>Theme 1 –</w:t>
      </w:r>
      <w:r w:rsidR="004024D9" w:rsidRPr="009A68F2">
        <w:rPr>
          <w:u w:val="single"/>
        </w:rPr>
        <w:t xml:space="preserve"> V</w:t>
      </w:r>
      <w:r w:rsidRPr="009A68F2">
        <w:rPr>
          <w:u w:val="single"/>
        </w:rPr>
        <w:t>ariation in pain</w:t>
      </w:r>
      <w:r w:rsidR="00AE3A54">
        <w:rPr>
          <w:u w:val="single"/>
        </w:rPr>
        <w:t xml:space="preserve">, </w:t>
      </w:r>
      <w:r w:rsidR="00BB7459" w:rsidRPr="009A68F2">
        <w:rPr>
          <w:u w:val="single"/>
        </w:rPr>
        <w:t>contextualisation</w:t>
      </w:r>
      <w:r w:rsidR="00AE3A54">
        <w:rPr>
          <w:u w:val="single"/>
        </w:rPr>
        <w:t xml:space="preserve"> and association to movement</w:t>
      </w:r>
    </w:p>
    <w:p w14:paraId="4874CC62" w14:textId="77777777" w:rsidR="00BD1EA7" w:rsidRDefault="00A02349" w:rsidP="00BD1EA7">
      <w:pPr>
        <w:rPr>
          <w:i/>
        </w:rPr>
      </w:pPr>
      <w:r>
        <w:rPr>
          <w:i/>
        </w:rPr>
        <w:t>"</w:t>
      </w:r>
      <w:r w:rsidR="00BD1EA7" w:rsidRPr="00BD1EA7">
        <w:rPr>
          <w:i/>
        </w:rPr>
        <w:t>There is no opportunity here to indicate whether the pain suffered is constant, or intermittent; or, whether it is worse at different times of day, or even if it is affected by weather</w:t>
      </w:r>
      <w:r w:rsidR="00563093">
        <w:rPr>
          <w:i/>
        </w:rPr>
        <w:t>,</w:t>
      </w:r>
      <w:r w:rsidR="00BD1EA7" w:rsidRPr="00BD1EA7">
        <w:rPr>
          <w:i/>
        </w:rPr>
        <w:t xml:space="preserve"> or the seasons of the year. Or if particular activities exacerbate the pain." (#35)</w:t>
      </w:r>
    </w:p>
    <w:p w14:paraId="43D1B686" w14:textId="77777777" w:rsidR="004024D9" w:rsidRDefault="004024D9" w:rsidP="004024D9">
      <w:pPr>
        <w:spacing w:after="0" w:line="240" w:lineRule="auto"/>
        <w:rPr>
          <w:i/>
        </w:rPr>
      </w:pPr>
      <w:r w:rsidRPr="004024D9">
        <w:rPr>
          <w:i/>
        </w:rPr>
        <w:t xml:space="preserve">"I may not have pain while sitting, may have a pain of 50 </w:t>
      </w:r>
      <w:r w:rsidRPr="004024D9">
        <w:t>[…mm on a VAS]</w:t>
      </w:r>
      <w:r w:rsidRPr="004024D9">
        <w:rPr>
          <w:i/>
        </w:rPr>
        <w:t xml:space="preserve"> when turning over in bed and 75 </w:t>
      </w:r>
      <w:r w:rsidRPr="004024D9">
        <w:t>[…mm on a VAS]</w:t>
      </w:r>
      <w:r w:rsidRPr="004024D9">
        <w:rPr>
          <w:i/>
        </w:rPr>
        <w:t xml:space="preserve"> when bending to pick up an object. There needs to be context. Possibly combine with the disability assessment activity items." (#36, #37))</w:t>
      </w:r>
    </w:p>
    <w:p w14:paraId="5F54143C" w14:textId="77777777" w:rsidR="004024D9" w:rsidRDefault="004024D9" w:rsidP="004024D9">
      <w:pPr>
        <w:spacing w:after="0" w:line="240" w:lineRule="auto"/>
        <w:rPr>
          <w:i/>
        </w:rPr>
      </w:pPr>
    </w:p>
    <w:p w14:paraId="37992EAB" w14:textId="77777777" w:rsidR="004024D9" w:rsidRDefault="004024D9" w:rsidP="004024D9">
      <w:pPr>
        <w:spacing w:after="120"/>
        <w:rPr>
          <w:i/>
        </w:rPr>
      </w:pPr>
      <w:r w:rsidRPr="004024D9">
        <w:rPr>
          <w:i/>
        </w:rPr>
        <w:t>"Pain is variable at different times of the day and depends on what activities I try to do</w:t>
      </w:r>
      <w:r w:rsidR="00563093">
        <w:rPr>
          <w:i/>
        </w:rPr>
        <w:t>.</w:t>
      </w:r>
      <w:r w:rsidRPr="004024D9">
        <w:rPr>
          <w:i/>
        </w:rPr>
        <w:t>"(#24)</w:t>
      </w:r>
    </w:p>
    <w:p w14:paraId="0AA02D0B" w14:textId="77777777" w:rsidR="00321ACE" w:rsidRPr="00321ACE" w:rsidRDefault="00321ACE" w:rsidP="00321ACE">
      <w:pPr>
        <w:rPr>
          <w:i/>
        </w:rPr>
      </w:pPr>
      <w:r w:rsidRPr="00321ACE">
        <w:rPr>
          <w:i/>
        </w:rPr>
        <w:t>"Muscles more painful if sudden movement than slow. Hard to quantify</w:t>
      </w:r>
      <w:r w:rsidR="00563093">
        <w:rPr>
          <w:i/>
        </w:rPr>
        <w:t>.</w:t>
      </w:r>
      <w:r w:rsidRPr="00321ACE">
        <w:rPr>
          <w:i/>
        </w:rPr>
        <w:t>" (#40)</w:t>
      </w:r>
    </w:p>
    <w:p w14:paraId="3DECA715" w14:textId="77777777" w:rsidR="004024D9" w:rsidRPr="004024D9" w:rsidRDefault="004024D9" w:rsidP="004024D9">
      <w:pPr>
        <w:spacing w:after="0" w:line="240" w:lineRule="auto"/>
        <w:rPr>
          <w:i/>
        </w:rPr>
      </w:pPr>
    </w:p>
    <w:p w14:paraId="3AD2B149" w14:textId="77777777" w:rsidR="00983BFA" w:rsidRPr="009A68F2" w:rsidRDefault="00983BFA" w:rsidP="00983BFA">
      <w:pPr>
        <w:rPr>
          <w:u w:val="single"/>
        </w:rPr>
      </w:pPr>
      <w:r w:rsidRPr="009A68F2">
        <w:rPr>
          <w:u w:val="single"/>
        </w:rPr>
        <w:t>Sub-theme</w:t>
      </w:r>
      <w:r w:rsidR="00BD1EA7" w:rsidRPr="009A68F2">
        <w:rPr>
          <w:u w:val="single"/>
        </w:rPr>
        <w:t xml:space="preserve"> 1 </w:t>
      </w:r>
      <w:r w:rsidR="004024D9" w:rsidRPr="009A68F2">
        <w:rPr>
          <w:u w:val="single"/>
        </w:rPr>
        <w:t>–</w:t>
      </w:r>
      <w:r w:rsidR="00651E00">
        <w:rPr>
          <w:u w:val="single"/>
        </w:rPr>
        <w:t xml:space="preserve"> </w:t>
      </w:r>
      <w:r w:rsidR="00BB7459">
        <w:rPr>
          <w:u w:val="single"/>
        </w:rPr>
        <w:t>S</w:t>
      </w:r>
      <w:r w:rsidR="004024D9" w:rsidRPr="009A68F2">
        <w:rPr>
          <w:u w:val="single"/>
        </w:rPr>
        <w:t>ite of pain</w:t>
      </w:r>
    </w:p>
    <w:p w14:paraId="3FE8237F" w14:textId="77777777" w:rsidR="004024D9" w:rsidRDefault="004024D9" w:rsidP="00983BFA">
      <w:r>
        <w:t xml:space="preserve">Respondents noted that there was no chance to state the site of pain. </w:t>
      </w:r>
    </w:p>
    <w:p w14:paraId="47A6A125" w14:textId="77777777" w:rsidR="004024D9" w:rsidRPr="004024D9" w:rsidRDefault="004024D9" w:rsidP="004024D9">
      <w:pPr>
        <w:spacing w:after="0" w:line="240" w:lineRule="auto"/>
        <w:rPr>
          <w:i/>
        </w:rPr>
      </w:pPr>
      <w:r w:rsidRPr="004024D9">
        <w:rPr>
          <w:i/>
        </w:rPr>
        <w:t>"It needs breaking down to localised pain, i.e. pain in shoulders, pain</w:t>
      </w:r>
      <w:r w:rsidR="003237F0">
        <w:rPr>
          <w:i/>
        </w:rPr>
        <w:t xml:space="preserve"> </w:t>
      </w:r>
      <w:r w:rsidR="00F278F9">
        <w:t>[…in]</w:t>
      </w:r>
      <w:r w:rsidRPr="004024D9">
        <w:rPr>
          <w:i/>
        </w:rPr>
        <w:t xml:space="preserve"> thighs, etc."(#12)</w:t>
      </w:r>
    </w:p>
    <w:p w14:paraId="5E80D265" w14:textId="77777777" w:rsidR="00391AE7" w:rsidRDefault="00391AE7" w:rsidP="000A581B">
      <w:pPr>
        <w:rPr>
          <w:b/>
        </w:rPr>
      </w:pPr>
    </w:p>
    <w:p w14:paraId="0F145140" w14:textId="77777777" w:rsidR="00983BFA" w:rsidRPr="004024D9" w:rsidRDefault="00983BFA" w:rsidP="000A581B">
      <w:pPr>
        <w:rPr>
          <w:b/>
        </w:rPr>
      </w:pPr>
      <w:r w:rsidRPr="004024D9">
        <w:rPr>
          <w:b/>
        </w:rPr>
        <w:t>Stiffness</w:t>
      </w:r>
    </w:p>
    <w:p w14:paraId="197DAE96" w14:textId="77777777" w:rsidR="00321ACE" w:rsidRDefault="00321ACE" w:rsidP="00983BFA">
      <w:pPr>
        <w:rPr>
          <w:u w:val="single"/>
        </w:rPr>
      </w:pPr>
      <w:r w:rsidRPr="00321ACE">
        <w:rPr>
          <w:u w:val="single"/>
        </w:rPr>
        <w:t>Theme 2 – Location</w:t>
      </w:r>
      <w:r w:rsidR="00BB7459">
        <w:rPr>
          <w:u w:val="single"/>
        </w:rPr>
        <w:t xml:space="preserve"> and timing</w:t>
      </w:r>
      <w:r>
        <w:rPr>
          <w:u w:val="single"/>
        </w:rPr>
        <w:t xml:space="preserve"> of stiffness</w:t>
      </w:r>
    </w:p>
    <w:p w14:paraId="059F7C06" w14:textId="77777777" w:rsidR="00321ACE" w:rsidRDefault="00321ACE" w:rsidP="00983BFA">
      <w:r>
        <w:t>Respondents commented on the lack of ability to describe where the stiffness affects them.</w:t>
      </w:r>
    </w:p>
    <w:p w14:paraId="5265A940" w14:textId="77777777" w:rsidR="00321ACE" w:rsidRDefault="00321ACE" w:rsidP="00321ACE">
      <w:pPr>
        <w:rPr>
          <w:i/>
        </w:rPr>
      </w:pPr>
      <w:r w:rsidRPr="00321ACE">
        <w:rPr>
          <w:i/>
        </w:rPr>
        <w:lastRenderedPageBreak/>
        <w:t>"Flexibility, strength, time e.g. after starting to walk till stiffness starts, time from stiffness e.g. on standing to being able to move again…how long after standing up are you able to walk?" (#52)</w:t>
      </w:r>
    </w:p>
    <w:p w14:paraId="211AE97F" w14:textId="77777777" w:rsidR="00321ACE" w:rsidRDefault="00321ACE" w:rsidP="00321ACE">
      <w:pPr>
        <w:rPr>
          <w:i/>
        </w:rPr>
      </w:pPr>
      <w:r w:rsidRPr="00321ACE">
        <w:rPr>
          <w:i/>
        </w:rPr>
        <w:t>“</w:t>
      </w:r>
      <w:r w:rsidR="0010103C">
        <w:rPr>
          <w:i/>
        </w:rPr>
        <w:t xml:space="preserve">Break </w:t>
      </w:r>
      <w:r>
        <w:rPr>
          <w:i/>
        </w:rPr>
        <w:t>down</w:t>
      </w:r>
      <w:r w:rsidRPr="00321ACE">
        <w:rPr>
          <w:i/>
        </w:rPr>
        <w:t xml:space="preserve"> arms, legs, shoulders, neck</w:t>
      </w:r>
      <w:r w:rsidR="00563093">
        <w:rPr>
          <w:i/>
        </w:rPr>
        <w:t>.</w:t>
      </w:r>
      <w:r w:rsidRPr="00321ACE">
        <w:rPr>
          <w:i/>
        </w:rPr>
        <w:t>"(#12)</w:t>
      </w:r>
    </w:p>
    <w:p w14:paraId="207C8089" w14:textId="77777777" w:rsidR="00BB7459" w:rsidRDefault="00BB7459" w:rsidP="00BB7459">
      <w:pPr>
        <w:rPr>
          <w:i/>
        </w:rPr>
      </w:pPr>
      <w:r w:rsidRPr="00BB7459">
        <w:rPr>
          <w:i/>
        </w:rPr>
        <w:t>"It does not ask the site of the stiffness</w:t>
      </w:r>
      <w:r w:rsidR="00563093">
        <w:rPr>
          <w:i/>
        </w:rPr>
        <w:t>.</w:t>
      </w:r>
      <w:r w:rsidRPr="00BB7459">
        <w:rPr>
          <w:i/>
        </w:rPr>
        <w:t>" (#46)</w:t>
      </w:r>
    </w:p>
    <w:p w14:paraId="635BC19D" w14:textId="77777777" w:rsidR="00BB7459" w:rsidRPr="00BB7459" w:rsidRDefault="00BB7459" w:rsidP="00BB7459">
      <w:pPr>
        <w:rPr>
          <w:i/>
        </w:rPr>
      </w:pPr>
      <w:r w:rsidRPr="00BB7459">
        <w:rPr>
          <w:i/>
        </w:rPr>
        <w:t>“Time of day, therefore relevance to effect of stiffness</w:t>
      </w:r>
      <w:r w:rsidR="00563093">
        <w:rPr>
          <w:i/>
        </w:rPr>
        <w:t>.</w:t>
      </w:r>
      <w:r w:rsidRPr="00BB7459">
        <w:rPr>
          <w:i/>
        </w:rPr>
        <w:t>”(#10)</w:t>
      </w:r>
    </w:p>
    <w:p w14:paraId="521F8691" w14:textId="77777777" w:rsidR="00983BFA" w:rsidRDefault="00983BFA" w:rsidP="00983BFA">
      <w:pPr>
        <w:rPr>
          <w:u w:val="single"/>
        </w:rPr>
      </w:pPr>
      <w:r w:rsidRPr="00321ACE">
        <w:rPr>
          <w:u w:val="single"/>
        </w:rPr>
        <w:t>Sub-theme</w:t>
      </w:r>
      <w:r w:rsidR="00321ACE" w:rsidRPr="00321ACE">
        <w:rPr>
          <w:u w:val="single"/>
        </w:rPr>
        <w:t xml:space="preserve"> 2 – Anchoring statements</w:t>
      </w:r>
    </w:p>
    <w:p w14:paraId="1E7A3D0C" w14:textId="77777777" w:rsidR="00321ACE" w:rsidRDefault="00321ACE" w:rsidP="00983BFA">
      <w:r>
        <w:t>With both the VAS and NRS</w:t>
      </w:r>
      <w:r w:rsidR="005C2E54">
        <w:t>,</w:t>
      </w:r>
      <w:r>
        <w:t xml:space="preserve"> participants highlighted that anchoring statements might be helpful in quantification of stiffness.</w:t>
      </w:r>
    </w:p>
    <w:p w14:paraId="5284BD11" w14:textId="77777777" w:rsidR="00321ACE" w:rsidRDefault="00321ACE" w:rsidP="00321ACE">
      <w:pPr>
        <w:rPr>
          <w:i/>
        </w:rPr>
      </w:pPr>
      <w:r w:rsidRPr="00321ACE">
        <w:rPr>
          <w:i/>
        </w:rPr>
        <w:t xml:space="preserve">"Perhaps an explanation as to what each number might mean in terms of stiffness </w:t>
      </w:r>
      <w:r w:rsidR="00563093" w:rsidRPr="00321ACE">
        <w:rPr>
          <w:i/>
        </w:rPr>
        <w:t>e.g.</w:t>
      </w:r>
      <w:r w:rsidRPr="00321ACE">
        <w:rPr>
          <w:i/>
        </w:rPr>
        <w:t xml:space="preserve"> 50 = a distracting stiffness affecting range of movement</w:t>
      </w:r>
      <w:r w:rsidR="00563093">
        <w:rPr>
          <w:i/>
        </w:rPr>
        <w:t>.</w:t>
      </w:r>
      <w:r w:rsidRPr="00321ACE">
        <w:rPr>
          <w:i/>
        </w:rPr>
        <w:t>" (#2)</w:t>
      </w:r>
    </w:p>
    <w:p w14:paraId="4956087F" w14:textId="77777777" w:rsidR="00BB7459" w:rsidRDefault="00BB7459" w:rsidP="00BB7459">
      <w:pPr>
        <w:rPr>
          <w:i/>
        </w:rPr>
      </w:pPr>
      <w:r w:rsidRPr="00BB7459">
        <w:rPr>
          <w:i/>
          <w:sz w:val="24"/>
          <w:szCs w:val="24"/>
        </w:rPr>
        <w:t>“</w:t>
      </w:r>
      <w:r w:rsidRPr="00BB7459">
        <w:rPr>
          <w:i/>
        </w:rPr>
        <w:t>Stiffness with specific activities would provide a clearer picture.” (#37)</w:t>
      </w:r>
    </w:p>
    <w:p w14:paraId="0490C961" w14:textId="77777777" w:rsidR="00BB7459" w:rsidRPr="00BB7459" w:rsidRDefault="00BB7459" w:rsidP="00BB7459">
      <w:pPr>
        <w:rPr>
          <w:i/>
        </w:rPr>
      </w:pPr>
      <w:r w:rsidRPr="00BB7459">
        <w:rPr>
          <w:i/>
        </w:rPr>
        <w:t>“Examples of stiffness levels</w:t>
      </w:r>
      <w:r w:rsidR="00563093">
        <w:rPr>
          <w:i/>
        </w:rPr>
        <w:t>.</w:t>
      </w:r>
      <w:r w:rsidRPr="00BB7459">
        <w:rPr>
          <w:i/>
        </w:rPr>
        <w:t>” (#19)</w:t>
      </w:r>
    </w:p>
    <w:p w14:paraId="418A4E87" w14:textId="77777777" w:rsidR="00983BFA" w:rsidRPr="00F278F9" w:rsidRDefault="00983BFA" w:rsidP="000A581B">
      <w:pPr>
        <w:rPr>
          <w:b/>
        </w:rPr>
      </w:pPr>
      <w:r w:rsidRPr="00F278F9">
        <w:rPr>
          <w:b/>
        </w:rPr>
        <w:t>Physical Health</w:t>
      </w:r>
    </w:p>
    <w:p w14:paraId="71F36509" w14:textId="77777777" w:rsidR="006856AD" w:rsidRDefault="006856AD" w:rsidP="00983BFA">
      <w:r>
        <w:t xml:space="preserve">The participants had </w:t>
      </w:r>
      <w:r w:rsidR="005C2E54">
        <w:t>several</w:t>
      </w:r>
      <w:r>
        <w:t xml:space="preserve"> comments to make about the usefulness of HAQ</w:t>
      </w:r>
      <w:r w:rsidR="007D204A">
        <w:t xml:space="preserve">-DI and </w:t>
      </w:r>
      <w:proofErr w:type="spellStart"/>
      <w:r w:rsidR="007D204A">
        <w:t>m</w:t>
      </w:r>
      <w:r>
        <w:t>HAQ</w:t>
      </w:r>
      <w:proofErr w:type="spellEnd"/>
      <w:r>
        <w:t xml:space="preserve"> and its ability to record the impact </w:t>
      </w:r>
      <w:r w:rsidR="006C6687">
        <w:t xml:space="preserve">of PMR </w:t>
      </w:r>
      <w:r w:rsidR="00C378C5">
        <w:t xml:space="preserve">on physical health; </w:t>
      </w:r>
      <w:r w:rsidR="0010103C">
        <w:t>most participants highlighted</w:t>
      </w:r>
      <w:r w:rsidR="00C378C5">
        <w:t xml:space="preserve"> </w:t>
      </w:r>
      <w:r w:rsidR="0010103C">
        <w:t xml:space="preserve">the absence of </w:t>
      </w:r>
      <w:r w:rsidR="005C2E54">
        <w:t xml:space="preserve">questions concerning activities deemed difficult for patients with PMR. Another common theme </w:t>
      </w:r>
      <w:r>
        <w:t>amongst participants</w:t>
      </w:r>
      <w:r w:rsidR="0010103C">
        <w:t xml:space="preserve"> was th</w:t>
      </w:r>
      <w:r w:rsidR="005C2E54">
        <w:t>at fatigue is a common symptom in PMR</w:t>
      </w:r>
      <w:r w:rsidR="005230EA">
        <w:t>, which has a big impact on physical function</w:t>
      </w:r>
      <w:r w:rsidR="005C2E54">
        <w:t xml:space="preserve">, </w:t>
      </w:r>
      <w:r w:rsidR="00062500">
        <w:t>yet</w:t>
      </w:r>
      <w:r w:rsidR="005C2E54">
        <w:t xml:space="preserve"> </w:t>
      </w:r>
      <w:r w:rsidR="005230EA">
        <w:t xml:space="preserve">is </w:t>
      </w:r>
      <w:r w:rsidR="005C2E54">
        <w:t xml:space="preserve">not measured by either of these instruments. </w:t>
      </w:r>
    </w:p>
    <w:p w14:paraId="2177FBDD" w14:textId="77777777" w:rsidR="00983BFA" w:rsidRDefault="006856AD" w:rsidP="00983BFA">
      <w:pPr>
        <w:rPr>
          <w:u w:val="single"/>
        </w:rPr>
      </w:pPr>
      <w:r w:rsidRPr="006856AD">
        <w:rPr>
          <w:u w:val="single"/>
        </w:rPr>
        <w:t xml:space="preserve">Theme 3 </w:t>
      </w:r>
      <w:r>
        <w:rPr>
          <w:u w:val="single"/>
        </w:rPr>
        <w:t>–</w:t>
      </w:r>
      <w:r w:rsidRPr="006856AD">
        <w:rPr>
          <w:u w:val="single"/>
        </w:rPr>
        <w:t xml:space="preserve"> Fatigue</w:t>
      </w:r>
    </w:p>
    <w:p w14:paraId="13060EDA" w14:textId="77777777" w:rsidR="006856AD" w:rsidRPr="006856AD" w:rsidRDefault="006856AD" w:rsidP="00983BFA">
      <w:pPr>
        <w:rPr>
          <w:i/>
        </w:rPr>
      </w:pPr>
      <w:r w:rsidRPr="006856AD">
        <w:rPr>
          <w:i/>
        </w:rPr>
        <w:t>“Fatigue is a major factor with ability to complete activities and should be measured</w:t>
      </w:r>
      <w:r w:rsidR="00563093">
        <w:rPr>
          <w:i/>
        </w:rPr>
        <w:t>.</w:t>
      </w:r>
      <w:r w:rsidRPr="006856AD">
        <w:rPr>
          <w:i/>
        </w:rPr>
        <w:t>” (#7)</w:t>
      </w:r>
    </w:p>
    <w:p w14:paraId="6A747232" w14:textId="77777777" w:rsidR="006856AD" w:rsidRDefault="006856AD" w:rsidP="006856AD">
      <w:pPr>
        <w:rPr>
          <w:i/>
        </w:rPr>
      </w:pPr>
      <w:r w:rsidRPr="006856AD">
        <w:rPr>
          <w:i/>
        </w:rPr>
        <w:t>“Brain fog, lack of focus impaired judgement</w:t>
      </w:r>
      <w:r w:rsidR="00563093">
        <w:rPr>
          <w:i/>
        </w:rPr>
        <w:t>.</w:t>
      </w:r>
      <w:r w:rsidRPr="006856AD">
        <w:rPr>
          <w:i/>
        </w:rPr>
        <w:t>” (#34)</w:t>
      </w:r>
    </w:p>
    <w:p w14:paraId="104DE06D" w14:textId="77777777" w:rsidR="006856AD" w:rsidRPr="006856AD" w:rsidRDefault="006856AD" w:rsidP="006856AD">
      <w:pPr>
        <w:rPr>
          <w:i/>
        </w:rPr>
      </w:pPr>
      <w:r>
        <w:rPr>
          <w:i/>
        </w:rPr>
        <w:t>“</w:t>
      </w:r>
      <w:r w:rsidRPr="006856AD">
        <w:rPr>
          <w:i/>
        </w:rPr>
        <w:t xml:space="preserve">There were no questions related to fatigue/tiredness as related to quality of life, or our inability to enjoy/take part in social events, or how we no longer "fit in," because our diminished mental capacity (memory, focus, </w:t>
      </w:r>
      <w:proofErr w:type="spellStart"/>
      <w:r w:rsidRPr="006856AD">
        <w:rPr>
          <w:i/>
        </w:rPr>
        <w:t>etc</w:t>
      </w:r>
      <w:proofErr w:type="spellEnd"/>
      <w:r w:rsidRPr="006856AD">
        <w:rPr>
          <w:i/>
        </w:rPr>
        <w:t>) excludes us from many conversations</w:t>
      </w:r>
      <w:r w:rsidR="00563093">
        <w:rPr>
          <w:i/>
        </w:rPr>
        <w:t>.</w:t>
      </w:r>
      <w:r>
        <w:rPr>
          <w:i/>
        </w:rPr>
        <w:t>” (#52)</w:t>
      </w:r>
    </w:p>
    <w:p w14:paraId="16A77D88" w14:textId="77777777" w:rsidR="00983BFA" w:rsidRDefault="006856AD" w:rsidP="00983BFA">
      <w:pPr>
        <w:rPr>
          <w:u w:val="single"/>
        </w:rPr>
      </w:pPr>
      <w:r w:rsidRPr="006856AD">
        <w:rPr>
          <w:u w:val="single"/>
        </w:rPr>
        <w:t>T</w:t>
      </w:r>
      <w:r w:rsidR="00983BFA" w:rsidRPr="006856AD">
        <w:rPr>
          <w:u w:val="single"/>
        </w:rPr>
        <w:t>heme</w:t>
      </w:r>
      <w:r w:rsidRPr="006856AD">
        <w:rPr>
          <w:u w:val="single"/>
        </w:rPr>
        <w:t xml:space="preserve"> 4 – </w:t>
      </w:r>
      <w:r w:rsidR="00AF5EC0">
        <w:rPr>
          <w:u w:val="single"/>
        </w:rPr>
        <w:t xml:space="preserve">Impairment of function - </w:t>
      </w:r>
      <w:r w:rsidRPr="006856AD">
        <w:rPr>
          <w:u w:val="single"/>
        </w:rPr>
        <w:t>Completion of task</w:t>
      </w:r>
      <w:r w:rsidR="00080084">
        <w:rPr>
          <w:u w:val="single"/>
        </w:rPr>
        <w:t>s</w:t>
      </w:r>
      <w:r w:rsidRPr="006856AD">
        <w:rPr>
          <w:u w:val="single"/>
        </w:rPr>
        <w:t xml:space="preserve"> that previously were uninhibited </w:t>
      </w:r>
    </w:p>
    <w:p w14:paraId="32878C45" w14:textId="77777777" w:rsidR="006856AD" w:rsidRDefault="006856AD" w:rsidP="00983BFA">
      <w:r>
        <w:t xml:space="preserve">The activities were diverse and described many aspects of daily life. In </w:t>
      </w:r>
      <w:r w:rsidR="00AF5EC0">
        <w:t xml:space="preserve">particular, the tasks mentioned most frequently </w:t>
      </w:r>
      <w:r w:rsidR="007830C6">
        <w:t>were</w:t>
      </w:r>
      <w:r>
        <w:t xml:space="preserve"> driving</w:t>
      </w:r>
      <w:r w:rsidR="00080084">
        <w:t xml:space="preserve"> an un</w:t>
      </w:r>
      <w:r w:rsidR="00563093">
        <w:t>-</w:t>
      </w:r>
      <w:r w:rsidR="00080084">
        <w:t>adapted</w:t>
      </w:r>
      <w:r>
        <w:t xml:space="preserve"> car</w:t>
      </w:r>
      <w:r w:rsidR="00080084">
        <w:t xml:space="preserve">, shopping, cooking, getting dressed, hanging out washing, and the ability to carry out </w:t>
      </w:r>
      <w:r w:rsidR="008A7A0F">
        <w:t xml:space="preserve">tasks related to </w:t>
      </w:r>
      <w:r w:rsidR="00080084">
        <w:t xml:space="preserve">personal hygiene. </w:t>
      </w:r>
      <w:r w:rsidR="007830C6">
        <w:t xml:space="preserve">Although the HAQ-DI and </w:t>
      </w:r>
      <w:proofErr w:type="spellStart"/>
      <w:r w:rsidR="007830C6">
        <w:t>mHAQ</w:t>
      </w:r>
      <w:proofErr w:type="spellEnd"/>
      <w:r w:rsidR="007830C6">
        <w:t xml:space="preserve"> ask questions relating to activities of daily living, the following quotes reveal aspects that respondents think are missing.</w:t>
      </w:r>
    </w:p>
    <w:p w14:paraId="151CFFF2" w14:textId="77777777" w:rsidR="00080084" w:rsidRDefault="00080084" w:rsidP="00983BFA">
      <w:pPr>
        <w:rPr>
          <w:i/>
        </w:rPr>
      </w:pPr>
      <w:r w:rsidRPr="00080084">
        <w:rPr>
          <w:i/>
        </w:rPr>
        <w:t>“Cleaning teeth, picking up a pet or small child, making/washing bedclothes, applying cream or lotions, wiping yourself after going to the toilet</w:t>
      </w:r>
      <w:r w:rsidR="00563093">
        <w:rPr>
          <w:i/>
        </w:rPr>
        <w:t>.</w:t>
      </w:r>
      <w:r w:rsidRPr="00080084">
        <w:rPr>
          <w:i/>
        </w:rPr>
        <w:t>” (#68)</w:t>
      </w:r>
    </w:p>
    <w:p w14:paraId="1493A854" w14:textId="77777777" w:rsidR="00080084" w:rsidRDefault="00080084" w:rsidP="00080084">
      <w:pPr>
        <w:rPr>
          <w:i/>
        </w:rPr>
      </w:pPr>
      <w:r>
        <w:rPr>
          <w:i/>
        </w:rPr>
        <w:lastRenderedPageBreak/>
        <w:t>“</w:t>
      </w:r>
      <w:r w:rsidRPr="00080084">
        <w:rPr>
          <w:i/>
        </w:rPr>
        <w:t>Can you prepare a hot cooked meal b</w:t>
      </w:r>
      <w:r>
        <w:rPr>
          <w:i/>
        </w:rPr>
        <w:t>y yourself using a normal oven</w:t>
      </w:r>
      <w:r w:rsidR="00563093">
        <w:rPr>
          <w:i/>
        </w:rPr>
        <w:t>? C</w:t>
      </w:r>
      <w:r w:rsidRPr="00080084">
        <w:rPr>
          <w:i/>
        </w:rPr>
        <w:t>an yo</w:t>
      </w:r>
      <w:r>
        <w:rPr>
          <w:i/>
        </w:rPr>
        <w:t>u change the linen on your bed?</w:t>
      </w:r>
      <w:r w:rsidR="000337FA">
        <w:rPr>
          <w:i/>
        </w:rPr>
        <w:t xml:space="preserve"> </w:t>
      </w:r>
      <w:r w:rsidRPr="00080084">
        <w:rPr>
          <w:i/>
        </w:rPr>
        <w:t>Can you hang washing on a washing line to dry?</w:t>
      </w:r>
      <w:r>
        <w:rPr>
          <w:i/>
        </w:rPr>
        <w:t>” (#45)</w:t>
      </w:r>
    </w:p>
    <w:p w14:paraId="7FAD67F1" w14:textId="77777777" w:rsidR="00080084" w:rsidRDefault="00080084" w:rsidP="00080084">
      <w:pPr>
        <w:rPr>
          <w:i/>
        </w:rPr>
      </w:pPr>
      <w:r>
        <w:rPr>
          <w:i/>
        </w:rPr>
        <w:t>“</w:t>
      </w:r>
      <w:r w:rsidRPr="00080084">
        <w:rPr>
          <w:i/>
        </w:rPr>
        <w:t>Are you able to get food in and out of your oven? Are you able to get food in and out of your refrigerator? Are you able to brush or dry your hair? Have you had to give up any forms of activity since developing your condition?</w:t>
      </w:r>
      <w:r>
        <w:rPr>
          <w:i/>
        </w:rPr>
        <w:t>” (#24)</w:t>
      </w:r>
    </w:p>
    <w:p w14:paraId="3A79890E" w14:textId="77777777" w:rsidR="00080084" w:rsidRDefault="00080084" w:rsidP="00080084">
      <w:pPr>
        <w:rPr>
          <w:i/>
        </w:rPr>
      </w:pPr>
      <w:r w:rsidRPr="00080084">
        <w:rPr>
          <w:i/>
        </w:rPr>
        <w:t>“Has your PMR in the last week prevented you from completing any tasks</w:t>
      </w:r>
      <w:r w:rsidR="00563093">
        <w:rPr>
          <w:i/>
        </w:rPr>
        <w:t>,</w:t>
      </w:r>
      <w:r w:rsidRPr="00080084">
        <w:rPr>
          <w:i/>
        </w:rPr>
        <w:t xml:space="preserve"> or activities you would normally be able to do? Have you had to take any or an increased amount of analgesia to be able to complete activities of daily living? (#4)</w:t>
      </w:r>
    </w:p>
    <w:p w14:paraId="638BA557" w14:textId="77777777" w:rsidR="00AF5EC0" w:rsidRDefault="00AF5EC0" w:rsidP="00080084">
      <w:pPr>
        <w:rPr>
          <w:i/>
        </w:rPr>
      </w:pPr>
      <w:r>
        <w:rPr>
          <w:i/>
        </w:rPr>
        <w:t>“</w:t>
      </w:r>
      <w:r w:rsidRPr="00AF5EC0">
        <w:rPr>
          <w:i/>
        </w:rPr>
        <w:t xml:space="preserve">Could include fastening a bra - this was impossible for me and is a marker - can do it when on </w:t>
      </w:r>
      <w:r>
        <w:rPr>
          <w:i/>
        </w:rPr>
        <w:t>[</w:t>
      </w:r>
      <w:r w:rsidRPr="00AF5EC0">
        <w:rPr>
          <w:i/>
        </w:rPr>
        <w:t>pred</w:t>
      </w:r>
      <w:r>
        <w:rPr>
          <w:i/>
        </w:rPr>
        <w:t>nisolone]</w:t>
      </w:r>
      <w:r w:rsidRPr="00AF5EC0">
        <w:rPr>
          <w:i/>
        </w:rPr>
        <w:t xml:space="preserve"> but not otherwise - bu</w:t>
      </w:r>
      <w:r>
        <w:rPr>
          <w:i/>
        </w:rPr>
        <w:t>t doesn't apply to men, clearly</w:t>
      </w:r>
      <w:r w:rsidR="00563093">
        <w:rPr>
          <w:i/>
        </w:rPr>
        <w:t>.</w:t>
      </w:r>
      <w:r>
        <w:rPr>
          <w:i/>
        </w:rPr>
        <w:t>” (#74)</w:t>
      </w:r>
    </w:p>
    <w:p w14:paraId="7F52F0D7" w14:textId="77777777" w:rsidR="00557538" w:rsidRDefault="00557538" w:rsidP="00080084">
      <w:r>
        <w:t>In the whole respondents preferred the HAQ</w:t>
      </w:r>
      <w:r w:rsidR="007D204A">
        <w:t xml:space="preserve">-DI over the </w:t>
      </w:r>
      <w:proofErr w:type="spellStart"/>
      <w:r w:rsidR="007D204A">
        <w:t>m</w:t>
      </w:r>
      <w:r>
        <w:t>HAQ</w:t>
      </w:r>
      <w:proofErr w:type="spellEnd"/>
      <w:r w:rsidR="00062500">
        <w:t>,</w:t>
      </w:r>
      <w:r>
        <w:t xml:space="preserve"> not</w:t>
      </w:r>
      <w:r w:rsidR="00062500">
        <w:t>ing</w:t>
      </w:r>
      <w:r>
        <w:t xml:space="preserve"> that a number of questions were missing from the </w:t>
      </w:r>
      <w:proofErr w:type="spellStart"/>
      <w:r w:rsidR="007D204A">
        <w:t>m</w:t>
      </w:r>
      <w:r>
        <w:t>HAQ</w:t>
      </w:r>
      <w:proofErr w:type="spellEnd"/>
      <w:r>
        <w:t>:</w:t>
      </w:r>
    </w:p>
    <w:p w14:paraId="2BEE5A13" w14:textId="77777777" w:rsidR="00557538" w:rsidRPr="00557538" w:rsidRDefault="00557538" w:rsidP="00557538">
      <w:pPr>
        <w:rPr>
          <w:i/>
        </w:rPr>
      </w:pPr>
      <w:r w:rsidRPr="00557538">
        <w:rPr>
          <w:i/>
        </w:rPr>
        <w:t>“Things such as reaching up for items and opening items requiring finer motor movements.  (As in the first questionnaire</w:t>
      </w:r>
      <w:r w:rsidR="00056B28">
        <w:rPr>
          <w:i/>
        </w:rPr>
        <w:t xml:space="preserve"> [HAQDI]</w:t>
      </w:r>
      <w:r w:rsidRPr="00557538">
        <w:rPr>
          <w:i/>
        </w:rPr>
        <w:t xml:space="preserve"> - which was much easier to complete too.)” (#28)</w:t>
      </w:r>
    </w:p>
    <w:p w14:paraId="72024904" w14:textId="77777777" w:rsidR="00557538" w:rsidRDefault="00557538" w:rsidP="00557538">
      <w:pPr>
        <w:rPr>
          <w:i/>
        </w:rPr>
      </w:pPr>
      <w:r w:rsidRPr="00557538">
        <w:rPr>
          <w:i/>
        </w:rPr>
        <w:t>“Q9) Climb a flight of 10 (or X number) of stairs. Q10) Turn over in bed at night. Q11) Sit down on the toilet. Q12) Reach your arms vertically towards the ceiling/upwards.” (#6)</w:t>
      </w:r>
    </w:p>
    <w:p w14:paraId="5CB80E8B" w14:textId="77777777" w:rsidR="00557538" w:rsidRPr="00557538" w:rsidRDefault="00557538" w:rsidP="00557538">
      <w:pPr>
        <w:rPr>
          <w:i/>
        </w:rPr>
      </w:pPr>
      <w:r w:rsidRPr="00557538">
        <w:rPr>
          <w:i/>
        </w:rPr>
        <w:t>“Housework tasks that involve bending down, kneeling down, or sitting on the floor cause problems. I can struggle down, but getting up needs furniture or another form of support. PMR affects specific muscle groups e.g. shoulders, hips, knees - should the questions posed relate more specifically to activities involving these muscle groups?” (#19)</w:t>
      </w:r>
    </w:p>
    <w:p w14:paraId="1C12E083" w14:textId="77777777" w:rsidR="00983BFA" w:rsidRPr="00F278F9" w:rsidRDefault="00983BFA" w:rsidP="000A581B">
      <w:pPr>
        <w:rPr>
          <w:b/>
        </w:rPr>
      </w:pPr>
      <w:r w:rsidRPr="00F278F9">
        <w:rPr>
          <w:b/>
        </w:rPr>
        <w:t>Inflammation</w:t>
      </w:r>
    </w:p>
    <w:p w14:paraId="1B3BB84A" w14:textId="2598EBBB" w:rsidR="00BB7459" w:rsidRDefault="00BB7459" w:rsidP="000A581B">
      <w:r>
        <w:t>With respect to measurement of CRP or ESR</w:t>
      </w:r>
      <w:r w:rsidR="004230E3">
        <w:t>,</w:t>
      </w:r>
      <w:r>
        <w:t xml:space="preserve"> respondents commented that </w:t>
      </w:r>
      <w:r w:rsidR="00B85415">
        <w:t xml:space="preserve">while </w:t>
      </w:r>
      <w:r>
        <w:t>they were useful for measuring inflammation levels</w:t>
      </w:r>
      <w:r w:rsidR="00B85415">
        <w:t xml:space="preserve">, </w:t>
      </w:r>
      <w:r>
        <w:t>their doctor did</w:t>
      </w:r>
      <w:r w:rsidR="00867AEB">
        <w:t xml:space="preserve"> </w:t>
      </w:r>
      <w:r>
        <w:t>n</w:t>
      </w:r>
      <w:r w:rsidR="00867AEB">
        <w:t>o</w:t>
      </w:r>
      <w:r>
        <w:t xml:space="preserve">t always monitor </w:t>
      </w:r>
      <w:r w:rsidR="00056B28">
        <w:t>them</w:t>
      </w:r>
      <w:r w:rsidR="00AD0848">
        <w:t>,</w:t>
      </w:r>
      <w:r w:rsidR="000337FA">
        <w:t xml:space="preserve"> </w:t>
      </w:r>
      <w:r>
        <w:t xml:space="preserve">and that symptoms were </w:t>
      </w:r>
      <w:r w:rsidR="00867AEB">
        <w:t xml:space="preserve">a </w:t>
      </w:r>
      <w:r>
        <w:t>more important</w:t>
      </w:r>
      <w:r w:rsidR="00867AEB">
        <w:t xml:space="preserve"> indication</w:t>
      </w:r>
      <w:r>
        <w:t>. Indeed</w:t>
      </w:r>
      <w:r w:rsidR="004230E3">
        <w:t>,</w:t>
      </w:r>
      <w:r>
        <w:t xml:space="preserve"> several participants stated that their inflammation markers did not seem to reflect their symptom flares</w:t>
      </w:r>
      <w:r w:rsidR="00D604DE">
        <w:t>.</w:t>
      </w:r>
    </w:p>
    <w:p w14:paraId="5D19B949" w14:textId="77777777" w:rsidR="008E6FEA" w:rsidRPr="009B3267" w:rsidRDefault="008E6FEA" w:rsidP="000A581B">
      <w:pPr>
        <w:rPr>
          <w:u w:val="single"/>
        </w:rPr>
      </w:pPr>
      <w:r w:rsidRPr="009B3267">
        <w:rPr>
          <w:u w:val="single"/>
        </w:rPr>
        <w:t>Theme</w:t>
      </w:r>
      <w:r w:rsidR="00557538" w:rsidRPr="009B3267">
        <w:rPr>
          <w:u w:val="single"/>
        </w:rPr>
        <w:t xml:space="preserve"> 5</w:t>
      </w:r>
      <w:r w:rsidR="00D604DE" w:rsidRPr="009B3267">
        <w:rPr>
          <w:u w:val="single"/>
        </w:rPr>
        <w:t xml:space="preserve"> - Symptoms and</w:t>
      </w:r>
      <w:r w:rsidR="009B3267" w:rsidRPr="009B3267">
        <w:rPr>
          <w:u w:val="single"/>
        </w:rPr>
        <w:t xml:space="preserve"> variable</w:t>
      </w:r>
      <w:r w:rsidR="00D604DE" w:rsidRPr="009B3267">
        <w:rPr>
          <w:u w:val="single"/>
        </w:rPr>
        <w:t xml:space="preserve"> correlation to inflammatory marker readings</w:t>
      </w:r>
    </w:p>
    <w:p w14:paraId="3EE60D85" w14:textId="77777777" w:rsidR="00D604DE" w:rsidRPr="00D604DE" w:rsidRDefault="00D604DE" w:rsidP="000A581B">
      <w:pPr>
        <w:rPr>
          <w:i/>
        </w:rPr>
      </w:pPr>
      <w:r w:rsidRPr="00D604DE">
        <w:rPr>
          <w:i/>
        </w:rPr>
        <w:t>“M</w:t>
      </w:r>
      <w:r>
        <w:rPr>
          <w:i/>
        </w:rPr>
        <w:t>ine w</w:t>
      </w:r>
      <w:r w:rsidRPr="00D604DE">
        <w:rPr>
          <w:i/>
        </w:rPr>
        <w:t>ere never rai</w:t>
      </w:r>
      <w:r>
        <w:rPr>
          <w:i/>
        </w:rPr>
        <w:t>sed so had hard time diagnosing…</w:t>
      </w:r>
      <w:r w:rsidRPr="00D604DE">
        <w:rPr>
          <w:i/>
        </w:rPr>
        <w:t>using them for me is not a good result</w:t>
      </w:r>
      <w:r w:rsidR="00AD0848">
        <w:rPr>
          <w:i/>
        </w:rPr>
        <w:t>.</w:t>
      </w:r>
      <w:r w:rsidRPr="00D604DE">
        <w:rPr>
          <w:i/>
        </w:rPr>
        <w:t>” (#50)</w:t>
      </w:r>
    </w:p>
    <w:p w14:paraId="1AA185A7" w14:textId="77777777" w:rsidR="00D604DE" w:rsidRDefault="00D604DE" w:rsidP="000A581B">
      <w:pPr>
        <w:rPr>
          <w:i/>
        </w:rPr>
      </w:pPr>
      <w:r w:rsidRPr="00D604DE">
        <w:rPr>
          <w:i/>
        </w:rPr>
        <w:t xml:space="preserve">“At the beginning of my illness there was a distinct correlation between ESR rate and my PMR - but recently sometimes I have a </w:t>
      </w:r>
      <w:proofErr w:type="spellStart"/>
      <w:r w:rsidRPr="00D604DE">
        <w:rPr>
          <w:i/>
        </w:rPr>
        <w:t>lowish</w:t>
      </w:r>
      <w:proofErr w:type="spellEnd"/>
      <w:r w:rsidRPr="00D604DE">
        <w:rPr>
          <w:i/>
        </w:rPr>
        <w:t xml:space="preserve"> reading but my symptoms are severe, and sometimes a higher reading and I don't have severe symptoms</w:t>
      </w:r>
      <w:r w:rsidR="00AD0848">
        <w:rPr>
          <w:i/>
        </w:rPr>
        <w:t>.</w:t>
      </w:r>
      <w:r w:rsidRPr="00D604DE">
        <w:rPr>
          <w:i/>
        </w:rPr>
        <w:t>”</w:t>
      </w:r>
      <w:r>
        <w:rPr>
          <w:i/>
        </w:rPr>
        <w:t xml:space="preserve"> (#58)</w:t>
      </w:r>
    </w:p>
    <w:p w14:paraId="41912572" w14:textId="77777777" w:rsidR="00D604DE" w:rsidRDefault="00D604DE" w:rsidP="000A581B">
      <w:pPr>
        <w:rPr>
          <w:i/>
        </w:rPr>
      </w:pPr>
      <w:r>
        <w:rPr>
          <w:i/>
        </w:rPr>
        <w:t>“</w:t>
      </w:r>
      <w:r w:rsidRPr="00D604DE">
        <w:rPr>
          <w:i/>
        </w:rPr>
        <w:t>Need to be looked at together with symptoms as lots</w:t>
      </w:r>
      <w:r>
        <w:rPr>
          <w:i/>
        </w:rPr>
        <w:t xml:space="preserve"> of things [can] cause raised markers</w:t>
      </w:r>
      <w:r w:rsidR="00AD0848">
        <w:rPr>
          <w:i/>
        </w:rPr>
        <w:t>.</w:t>
      </w:r>
      <w:r>
        <w:rPr>
          <w:i/>
        </w:rPr>
        <w:t>” (#47)</w:t>
      </w:r>
    </w:p>
    <w:p w14:paraId="78564EB7" w14:textId="77777777" w:rsidR="00D604DE" w:rsidRDefault="00D604DE" w:rsidP="000A581B">
      <w:r>
        <w:t>While other participants found that measuring the CRP and or ESR was useful in establishing a diagnosis:</w:t>
      </w:r>
    </w:p>
    <w:p w14:paraId="2216CD8D" w14:textId="77777777" w:rsidR="00D604DE" w:rsidRPr="00D604DE" w:rsidRDefault="00997939" w:rsidP="00D604DE">
      <w:pPr>
        <w:rPr>
          <w:i/>
        </w:rPr>
      </w:pPr>
      <w:r>
        <w:rPr>
          <w:i/>
        </w:rPr>
        <w:lastRenderedPageBreak/>
        <w:t>“</w:t>
      </w:r>
      <w:r w:rsidR="00D604DE" w:rsidRPr="00D604DE">
        <w:rPr>
          <w:i/>
        </w:rPr>
        <w:t>They let me know that the steroids I was prescribed after I was first diagnosed and 3 months later had effectively reduced the level of inflammation, which corroborated with the reduction in my symptoms. This was reassuring</w:t>
      </w:r>
      <w:r w:rsidR="00AD0848">
        <w:rPr>
          <w:i/>
        </w:rPr>
        <w:t>.</w:t>
      </w:r>
      <w:r w:rsidR="00D604DE" w:rsidRPr="00D604DE">
        <w:rPr>
          <w:i/>
        </w:rPr>
        <w:t>” (#15)</w:t>
      </w:r>
    </w:p>
    <w:p w14:paraId="5FD8527E" w14:textId="77777777" w:rsidR="008E6FEA" w:rsidRDefault="008E6FEA" w:rsidP="000A581B">
      <w:pPr>
        <w:rPr>
          <w:b/>
        </w:rPr>
      </w:pPr>
      <w:r>
        <w:rPr>
          <w:b/>
        </w:rPr>
        <w:t>Discussion</w:t>
      </w:r>
    </w:p>
    <w:p w14:paraId="08E1956D" w14:textId="77777777" w:rsidR="00EE4CD2" w:rsidRPr="00A0441C" w:rsidRDefault="008E6FEA" w:rsidP="00EE4CD2">
      <w:r>
        <w:t xml:space="preserve">This study explored the </w:t>
      </w:r>
      <w:r w:rsidR="002959D6">
        <w:t>face validity and feasibility</w:t>
      </w:r>
      <w:r>
        <w:t xml:space="preserve"> of candidate instruments for use in future </w:t>
      </w:r>
      <w:r w:rsidR="00AA3413">
        <w:t>studies</w:t>
      </w:r>
      <w:r>
        <w:t xml:space="preserve"> enrolling individuals with PMR. </w:t>
      </w:r>
      <w:r w:rsidR="00E64F44">
        <w:t>From participants’ free text responses, descriptive</w:t>
      </w:r>
      <w:r w:rsidR="000C765E">
        <w:t xml:space="preserve"> inductive</w:t>
      </w:r>
      <w:r w:rsidR="00E64F44">
        <w:t xml:space="preserve"> thematic analysis was used to assess those aspects of their lived experience of PMR which they felt were not covered by the current candidate instruments.</w:t>
      </w:r>
      <w:r w:rsidR="00C378C5">
        <w:t xml:space="preserve"> </w:t>
      </w:r>
      <w:r>
        <w:t>The findings show that the majority of survey respondents agree that the identified candidate instruments</w:t>
      </w:r>
      <w:r w:rsidR="00867AEB">
        <w:t xml:space="preserve"> </w:t>
      </w:r>
      <w:r w:rsidR="004230E3">
        <w:t xml:space="preserve">were </w:t>
      </w:r>
      <w:r w:rsidR="000F601F">
        <w:t xml:space="preserve">acceptable </w:t>
      </w:r>
      <w:r w:rsidR="000D7ED3">
        <w:t>in terms of their face validity and feasibility</w:t>
      </w:r>
      <w:r w:rsidR="008B3D2E">
        <w:t>.</w:t>
      </w:r>
      <w:r w:rsidR="00EE4CD2">
        <w:t xml:space="preserve"> The responses were particularly helpful in </w:t>
      </w:r>
      <w:r w:rsidR="00E64F44">
        <w:t xml:space="preserve">determining </w:t>
      </w:r>
      <w:r w:rsidR="00EE4CD2">
        <w:t xml:space="preserve">which items relevant to the core domains of pain, stiffness, physical health and inflammation were missing, or could be </w:t>
      </w:r>
      <w:r w:rsidR="00EE4CD2" w:rsidRPr="00A0441C">
        <w:t>better captured than with the identified candidate instruments.</w:t>
      </w:r>
    </w:p>
    <w:p w14:paraId="512E2E6B" w14:textId="778DACB5" w:rsidR="00D809D3" w:rsidRPr="00A0441C" w:rsidRDefault="00B85415" w:rsidP="00D809D3">
      <w:r w:rsidRPr="00A0441C">
        <w:t>Five</w:t>
      </w:r>
      <w:r w:rsidR="009958E2" w:rsidRPr="00A0441C">
        <w:t xml:space="preserve"> themes emerged from the descriptive t</w:t>
      </w:r>
      <w:r w:rsidR="00E64F44" w:rsidRPr="00A0441C">
        <w:t>hematic analysis</w:t>
      </w:r>
      <w:r w:rsidR="006C6687" w:rsidRPr="00A0441C">
        <w:t>:</w:t>
      </w:r>
      <w:r w:rsidR="00A02349" w:rsidRPr="00A0441C">
        <w:t xml:space="preserve"> the variation, context and location of pain, the location and timing of stiffness, fatigue,</w:t>
      </w:r>
      <w:r w:rsidR="00E64F44" w:rsidRPr="00A0441C">
        <w:t xml:space="preserve"> inability to perform tasks which</w:t>
      </w:r>
      <w:r w:rsidR="00A02349" w:rsidRPr="00A0441C">
        <w:t xml:space="preserve"> had been uninhibited prior to </w:t>
      </w:r>
      <w:r w:rsidR="00147961" w:rsidRPr="00A0441C">
        <w:t>PMR onset</w:t>
      </w:r>
      <w:r w:rsidR="00E64F44" w:rsidRPr="00A0441C">
        <w:t>,</w:t>
      </w:r>
      <w:r w:rsidR="00A02349" w:rsidRPr="00A0441C">
        <w:t xml:space="preserve"> and the variable correlation of inflammatory markers to severity of symptoms. </w:t>
      </w:r>
      <w:r w:rsidR="00A0441C" w:rsidRPr="00A0441C">
        <w:rPr>
          <w:rFonts w:cstheme="minorHAnsi"/>
        </w:rPr>
        <w:t>Opinions varied about the importance of inflammatory markers, with divergent views being expressed on the topic. This appeared to be more of a challenge to the inclusion of the domain itself, rather than a preference for one instrument over anoth</w:t>
      </w:r>
      <w:bookmarkStart w:id="0" w:name="_GoBack"/>
      <w:bookmarkEnd w:id="0"/>
      <w:r w:rsidR="00A0441C" w:rsidRPr="00A0441C">
        <w:rPr>
          <w:rFonts w:cstheme="minorHAnsi"/>
        </w:rPr>
        <w:t xml:space="preserve">er. This same issue had occurred previously during the core domain set development work. However, both physicians and patients felt inflammatory markers were the best measure of pathophysiology, but mentioned caveats in interpreting results at the individual patient level. It is a limitation of our methodology that we were unable to explore this topic in more depth with the participants. </w:t>
      </w:r>
      <w:r w:rsidR="00AE27B5" w:rsidRPr="00A0441C">
        <w:t xml:space="preserve"> </w:t>
      </w:r>
      <w:r w:rsidR="00B92491" w:rsidRPr="00A0441C">
        <w:t>It is important to note the differences between clinician</w:t>
      </w:r>
      <w:r w:rsidR="006C6687" w:rsidRPr="00A0441C">
        <w:t>-</w:t>
      </w:r>
      <w:r w:rsidR="00B92491" w:rsidRPr="00A0441C">
        <w:t>derived versus patient</w:t>
      </w:r>
      <w:r w:rsidR="006C6687" w:rsidRPr="00A0441C">
        <w:t>-</w:t>
      </w:r>
      <w:r w:rsidR="00B92491" w:rsidRPr="00A0441C">
        <w:t>reported outcome</w:t>
      </w:r>
      <w:r w:rsidR="008E447F" w:rsidRPr="00A0441C">
        <w:t xml:space="preserve"> measure</w:t>
      </w:r>
      <w:r w:rsidR="00B92491" w:rsidRPr="00A0441C">
        <w:t>s</w:t>
      </w:r>
      <w:r w:rsidR="00E6380F" w:rsidRPr="00A0441C">
        <w:t xml:space="preserve"> (PRO</w:t>
      </w:r>
      <w:r w:rsidR="008E447F" w:rsidRPr="00A0441C">
        <w:t>M</w:t>
      </w:r>
      <w:r w:rsidR="00E6380F" w:rsidRPr="00A0441C">
        <w:t>s)</w:t>
      </w:r>
      <w:r w:rsidR="00B92491" w:rsidRPr="00A0441C">
        <w:t>, with the former trying to capture object</w:t>
      </w:r>
      <w:r w:rsidR="00147961" w:rsidRPr="00A0441C">
        <w:t>ive</w:t>
      </w:r>
      <w:r w:rsidR="00B92491" w:rsidRPr="00A0441C">
        <w:t xml:space="preserve"> pathological change of disease</w:t>
      </w:r>
      <w:r w:rsidR="006C6687" w:rsidRPr="00A0441C">
        <w:t>,</w:t>
      </w:r>
      <w:r w:rsidR="00B92491" w:rsidRPr="00A0441C">
        <w:t xml:space="preserve"> and the lat</w:t>
      </w:r>
      <w:r w:rsidR="006C6687" w:rsidRPr="00A0441C">
        <w:t>t</w:t>
      </w:r>
      <w:r w:rsidR="00B92491" w:rsidRPr="00A0441C">
        <w:t xml:space="preserve">er the impact </w:t>
      </w:r>
      <w:r w:rsidR="00AC3C9C" w:rsidRPr="00A0441C">
        <w:t xml:space="preserve">on </w:t>
      </w:r>
      <w:r w:rsidR="00B92491" w:rsidRPr="00A0441C">
        <w:t xml:space="preserve">quality of life. </w:t>
      </w:r>
      <w:r w:rsidR="00AC3C9C" w:rsidRPr="00A0441C">
        <w:t xml:space="preserve"> Both </w:t>
      </w:r>
      <w:r w:rsidR="00C378C5" w:rsidRPr="00A0441C">
        <w:t>viewpoints</w:t>
      </w:r>
      <w:r w:rsidR="00AC3C9C" w:rsidRPr="00A0441C">
        <w:t xml:space="preserve"> should be taken into consideration.</w:t>
      </w:r>
      <w:r w:rsidR="00C378C5" w:rsidRPr="00A0441C">
        <w:t xml:space="preserve"> </w:t>
      </w:r>
    </w:p>
    <w:p w14:paraId="73B7A512" w14:textId="3CBA7B4B" w:rsidR="00A9085B" w:rsidRDefault="00A9085B" w:rsidP="00A9085B">
      <w:r w:rsidRPr="0053447A">
        <w:t xml:space="preserve">There are advantages </w:t>
      </w:r>
      <w:r w:rsidR="00867AEB">
        <w:t>in</w:t>
      </w:r>
      <w:r w:rsidRPr="0053447A">
        <w:t xml:space="preserve"> using </w:t>
      </w:r>
      <w:r>
        <w:t>a well-established PROM</w:t>
      </w:r>
      <w:r w:rsidRPr="0053447A">
        <w:t xml:space="preserve"> such as the</w:t>
      </w:r>
      <w:r>
        <w:t xml:space="preserve"> HAQ-DI, </w:t>
      </w:r>
      <w:r w:rsidRPr="0053447A">
        <w:t xml:space="preserve">which </w:t>
      </w:r>
      <w:r>
        <w:t>has been evaluated in many rheumatic diseases</w:t>
      </w:r>
      <w:r w:rsidRPr="0053447A">
        <w:t xml:space="preserve"> </w:t>
      </w:r>
      <w:r>
        <w:t>but has many items which will not be specific to PMR</w:t>
      </w:r>
      <w:r w:rsidR="006A6345">
        <w:t>.  A</w:t>
      </w:r>
      <w:r w:rsidRPr="0053447A">
        <w:t xml:space="preserve"> disease-specific PRO</w:t>
      </w:r>
      <w:r>
        <w:t>M</w:t>
      </w:r>
      <w:r w:rsidRPr="0053447A">
        <w:t xml:space="preserve"> </w:t>
      </w:r>
      <w:r w:rsidR="006A6345">
        <w:t>may</w:t>
      </w:r>
      <w:r>
        <w:t xml:space="preserve"> result in high</w:t>
      </w:r>
      <w:r w:rsidR="008E447F">
        <w:t>er</w:t>
      </w:r>
      <w:r>
        <w:t xml:space="preserve"> face validity for patients</w:t>
      </w:r>
      <w:r w:rsidR="006A6345">
        <w:t>:  feedback from this survey supports this, with requests for more detailed questionnaire items.</w:t>
      </w:r>
      <w:r>
        <w:t xml:space="preserve"> </w:t>
      </w:r>
      <w:r w:rsidR="00D637A7" w:rsidRPr="0053447A">
        <w:t xml:space="preserve">There is </w:t>
      </w:r>
      <w:r w:rsidR="00D637A7">
        <w:t xml:space="preserve">possibly a role for both.  </w:t>
      </w:r>
      <w:r>
        <w:t xml:space="preserve">However, no fully-validated disease-specific PROM for PMR currently exists. </w:t>
      </w:r>
    </w:p>
    <w:p w14:paraId="67449A73" w14:textId="03022D6A" w:rsidR="000C765E" w:rsidRDefault="000C765E" w:rsidP="000A581B">
      <w:r>
        <w:t>Amongst our survey responders, feedback about stiffness was particularly common amongst those who had active disease, with 39.4% identifying some concerns with the use of stiffness duration, compared to 27.3% for a VAS to record stiffness severity. The questions regarding stiffness for this survey simply asked respondents’ views as to whether a VAS or NRS allowed them to communicate their severity of stiffness. There were no lead-in questions such “over the past week” or “within the last 24 hours”. It is possible that without a temporal frame to the questions, respondents felt unguided, leading to a higher proportion stating they had concerns.</w:t>
      </w:r>
      <w:r w:rsidR="00E6380F">
        <w:t xml:space="preserve"> However, the free text responses suggest that patients would prefer to report stiffness in terms of functional impairment or limitation</w:t>
      </w:r>
      <w:r w:rsidR="008E447F">
        <w:t xml:space="preserve"> </w:t>
      </w:r>
      <w:r w:rsidR="008E447F">
        <w:fldChar w:fldCharType="begin">
          <w:fldData xml:space="preserve">PEVuZE5vdGU+PENpdGU+PEF1dGhvcj5NYWNraWU8L0F1dGhvcj48WWVhcj4yMDE1PC9ZZWFyPjxS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</w:fldData>
        </w:fldChar>
      </w:r>
      <w:r w:rsidR="008E447F">
        <w:instrText xml:space="preserve"> ADDIN EN.CITE </w:instrText>
      </w:r>
      <w:r w:rsidR="008E447F">
        <w:fldChar w:fldCharType="begin">
          <w:fldData xml:space="preserve">PEVuZE5vdGU+PENpdGU+PEF1dGhvcj5NYWNraWU8L0F1dGhvcj48WWVhcj4yMDE1PC9ZZWFyPjxS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</w:fldData>
        </w:fldChar>
      </w:r>
      <w:r w:rsidR="008E447F">
        <w:instrText xml:space="preserve"> ADDIN EN.CITE.DATA </w:instrText>
      </w:r>
      <w:r w:rsidR="008E447F">
        <w:fldChar w:fldCharType="end"/>
      </w:r>
      <w:r w:rsidR="008E447F">
        <w:fldChar w:fldCharType="separate"/>
      </w:r>
      <w:r w:rsidR="008E447F">
        <w:rPr>
          <w:noProof/>
        </w:rPr>
        <w:t>(9)</w:t>
      </w:r>
      <w:r w:rsidR="008E447F">
        <w:fldChar w:fldCharType="end"/>
      </w:r>
      <w:r w:rsidR="00E6380F">
        <w:t xml:space="preserve">. </w:t>
      </w:r>
      <w:r>
        <w:t xml:space="preserve"> </w:t>
      </w:r>
    </w:p>
    <w:p w14:paraId="4DE611CE" w14:textId="3C434BD4" w:rsidR="00DC3F9F" w:rsidRDefault="00D809D3" w:rsidP="000A581B">
      <w:r>
        <w:t xml:space="preserve">A </w:t>
      </w:r>
      <w:r w:rsidR="009504C5">
        <w:t xml:space="preserve">qualitative study </w:t>
      </w:r>
      <w:r>
        <w:t>which</w:t>
      </w:r>
      <w:r w:rsidR="009504C5">
        <w:t xml:space="preserve"> explore</w:t>
      </w:r>
      <w:r>
        <w:t>d</w:t>
      </w:r>
      <w:r w:rsidR="009504C5">
        <w:t xml:space="preserve"> the </w:t>
      </w:r>
      <w:r>
        <w:t xml:space="preserve">impact </w:t>
      </w:r>
      <w:r w:rsidR="009504C5">
        <w:t xml:space="preserve">of PMR on patients’ lives was carried out in the UK amongst 20 patients from South Yorkshire </w:t>
      </w:r>
      <w:r w:rsidR="00924E79">
        <w:fldChar w:fldCharType="begin"/>
      </w:r>
      <w:r w:rsidR="00336FE6">
        <w:instrText xml:space="preserve"> ADDIN EN.CITE &lt;EndNote&gt;&lt;Cite&gt;&lt;Author&gt;Twohig&lt;/Author&gt;&lt;Year&gt;2015&lt;/Year&gt;&lt;RecNum&gt;4684&lt;/RecNum&gt;&lt;DisplayText&gt;(15)&lt;/DisplayText&gt;&lt;record&gt;&lt;rec-number&gt;4684&lt;/rec-number&gt;&lt;foreign-keys&gt;&lt;key app="EN" db-id="ssfzf5wewsx5dbee29qpw0tbav0r5dtzpwzx" timestamp="1537803504"&gt;4684&lt;/key&gt;&lt;/foreign-keys&gt;&lt;ref-type name="Journal Article"&gt;17&lt;/ref-type&gt;&lt;contributors&gt;&lt;authors&gt;&lt;author&gt;Twohig, Helen&lt;/author&gt;&lt;author&gt;Mitchell, Caroline&lt;/author&gt;&lt;author&gt;Mallen, Christian&lt;/author&gt;&lt;author&gt;Adebajo, Adewale&lt;/author&gt;&lt;author&gt;Mathers, Nigel&lt;/author&gt;&lt;/authors&gt;&lt;/contributors&gt;&lt;titles&gt;&lt;title&gt;“I suddenly felt I’d aged”: A qualitative study of patient experiences of polymyalgia rheumatica (PMR)&lt;/title&gt;&lt;secondary-title&gt;Patient Education and Counseling&lt;/secondary-title&gt;&lt;/titles&gt;&lt;periodical&gt;&lt;full-title&gt;Patient Education and Counseling&lt;/full-title&gt;&lt;/periodical&gt;&lt;pages&gt;645-650&lt;/pages&gt;&lt;volume&gt;98&lt;/volume&gt;&lt;number&gt;5&lt;/number&gt;&lt;keywords&gt;&lt;keyword&gt;Polymyalgia rheumatica&lt;/keyword&gt;&lt;keyword&gt;Patient perspective&lt;/keyword&gt;&lt;keyword&gt;Qualitative research&lt;/keyword&gt;&lt;/keywords&gt;&lt;dates&gt;&lt;year&gt;2015&lt;/year&gt;&lt;pub-dates&gt;&lt;date&gt;2015/05/01/&lt;/date&gt;&lt;/pub-dates&gt;&lt;/dates&gt;&lt;isbn&gt;0738-3991&lt;/isbn&gt;&lt;urls&gt;&lt;related-urls&gt;&lt;url&gt;http://www.sciencedirect.com/science/article/pii/S0738399115000063&lt;/url&gt;&lt;/related-urls&gt;&lt;/urls&gt;&lt;electronic-resource-num&gt;https://doi.org/10.1016/j.pec.2014.12.013&lt;/electronic-resource-num&gt;&lt;/record&gt;&lt;/Cite&gt;&lt;/EndNote&gt;</w:instrText>
      </w:r>
      <w:r w:rsidR="00924E79">
        <w:fldChar w:fldCharType="separate"/>
      </w:r>
      <w:r w:rsidR="00336FE6">
        <w:rPr>
          <w:noProof/>
        </w:rPr>
        <w:t>(15)</w:t>
      </w:r>
      <w:r w:rsidR="00924E79">
        <w:fldChar w:fldCharType="end"/>
      </w:r>
      <w:r w:rsidR="009504C5">
        <w:t xml:space="preserve">.  </w:t>
      </w:r>
      <w:r w:rsidR="00F151CA">
        <w:t>There were five themes identified</w:t>
      </w:r>
      <w:r w:rsidR="00D637A7">
        <w:t>:</w:t>
      </w:r>
      <w:r w:rsidR="00F151CA">
        <w:t xml:space="preserve"> pain, stiffness </w:t>
      </w:r>
      <w:r w:rsidR="00F151CA">
        <w:lastRenderedPageBreak/>
        <w:t>and weakness, disability treatment and disease course, experience of care and psychological impact. The same research team is now developing a PROM for PMR, and carried out a postal questionnaire of 28 patients</w:t>
      </w:r>
      <w:r w:rsidR="00D637A7">
        <w:t xml:space="preserve"> with PMR</w:t>
      </w:r>
      <w:r w:rsidR="000C765E">
        <w:t xml:space="preserve"> from the community and hospital setting,</w:t>
      </w:r>
      <w:r w:rsidR="00F151CA">
        <w:t xml:space="preserve"> to test the face validity of a “long-form” of the proposed PROM, assessed with a second questionnaire called QQ10 </w:t>
      </w:r>
      <w:r w:rsidR="00924E79">
        <w:fldChar w:fldCharType="begin"/>
      </w:r>
      <w:r w:rsidR="00336FE6">
        <w:instrText xml:space="preserve"> ADDIN EN.CITE &lt;EndNote&gt;&lt;Cite&gt;&lt;Author&gt;Twohig&lt;/Author&gt;&lt;Year&gt;2017&lt;/Year&gt;&lt;RecNum&gt;4685&lt;/RecNum&gt;&lt;DisplayText&gt;(16)&lt;/DisplayText&gt;&lt;record&gt;&lt;rec-number&gt;4685&lt;/rec-number&gt;&lt;foreign-keys&gt;&lt;key app="EN" db-id="ssfzf5wewsx5dbee29qpw0tbav0r5dtzpwzx" timestamp="1538406486"&gt;4685&lt;/key&gt;&lt;/foreign-keys&gt;&lt;ref-type name="Journal Article"&gt;17&lt;/ref-type&gt;&lt;contributors&gt;&lt;authors&gt;&lt;author&gt;Twohig, Helen&lt;/author&gt;&lt;author&gt;Jones, Georgina&lt;/author&gt;&lt;author&gt;Mackie, Sarah&lt;/author&gt;&lt;author&gt;Mallen, Christian&lt;/author&gt;&lt;author&gt;Mitchell, Caroline&lt;/author&gt;&lt;/authors&gt;&lt;/contributors&gt;&lt;titles&gt;&lt;title&gt;Assessment of the face validity, feasibility and utility of a patient-completed questionnaire for polymyalgia rheumatica: a postal survey using the QQ-10 questionnaire&lt;/title&gt;&lt;secondary-title&gt;Pilot and Feasibility Studies&lt;/secondary-title&gt;&lt;/titles&gt;&lt;periodical&gt;&lt;full-title&gt;Pilot and Feasibility Studies&lt;/full-title&gt;&lt;/periodical&gt;&lt;pages&gt;7&lt;/pages&gt;&lt;volume&gt;4&lt;/volume&gt;&lt;number&gt;1&lt;/number&gt;&lt;dates&gt;&lt;year&gt;2017&lt;/year&gt;&lt;pub-dates&gt;&lt;date&gt;July 06&lt;/date&gt;&lt;/pub-dates&gt;&lt;/dates&gt;&lt;isbn&gt;2055-5784&lt;/isbn&gt;&lt;label&gt;Twohig2017&lt;/label&gt;&lt;work-type&gt;journal article&lt;/work-type&gt;&lt;urls&gt;&lt;related-urls&gt;&lt;url&gt;https://doi.org/10.1186/s40814-017-0150-y&lt;/url&gt;&lt;/related-urls&gt;&lt;/urls&gt;&lt;electronic-resource-num&gt;10.1186/s40814-017-0150-y&lt;/electronic-resource-num&gt;&lt;/record&gt;&lt;/Cite&gt;&lt;/EndNote&gt;</w:instrText>
      </w:r>
      <w:r w:rsidR="00924E79">
        <w:fldChar w:fldCharType="separate"/>
      </w:r>
      <w:r w:rsidR="00336FE6">
        <w:rPr>
          <w:noProof/>
        </w:rPr>
        <w:t>(16)</w:t>
      </w:r>
      <w:r w:rsidR="00924E79">
        <w:fldChar w:fldCharType="end"/>
      </w:r>
      <w:r w:rsidR="00D81833">
        <w:t xml:space="preserve">. </w:t>
      </w:r>
      <w:r w:rsidR="00F151CA">
        <w:t xml:space="preserve">The research found similar concerns </w:t>
      </w:r>
      <w:r w:rsidR="00D751EC">
        <w:t xml:space="preserve">to </w:t>
      </w:r>
      <w:r w:rsidR="000C765E">
        <w:t>the current</w:t>
      </w:r>
      <w:r w:rsidR="00F151CA">
        <w:t xml:space="preserve"> study regarding the definition of stiffness, with participants stating that duration of stiffness as a measure failed to adequately reflect the impact of this symptom on their lives </w:t>
      </w:r>
      <w:r w:rsidR="00924E79">
        <w:fldChar w:fldCharType="begin"/>
      </w:r>
      <w:r w:rsidR="00336FE6">
        <w:instrText xml:space="preserve"> ADDIN EN.CITE &lt;EndNote&gt;&lt;Cite&gt;&lt;Author&gt;Twohig&lt;/Author&gt;&lt;Year&gt;2017&lt;/Year&gt;&lt;RecNum&gt;4685&lt;/RecNum&gt;&lt;DisplayText&gt;(16)&lt;/DisplayText&gt;&lt;record&gt;&lt;rec-number&gt;4685&lt;/rec-number&gt;&lt;foreign-keys&gt;&lt;key app="EN" db-id="ssfzf5wewsx5dbee29qpw0tbav0r5dtzpwzx" timestamp="1538406486"&gt;4685&lt;/key&gt;&lt;/foreign-keys&gt;&lt;ref-type name="Journal Article"&gt;17&lt;/ref-type&gt;&lt;contributors&gt;&lt;authors&gt;&lt;author&gt;Twohig, Helen&lt;/author&gt;&lt;author&gt;Jones, Georgina&lt;/author&gt;&lt;author&gt;Mackie, Sarah&lt;/author&gt;&lt;author&gt;Mallen, Christian&lt;/author&gt;&lt;author&gt;Mitchell, Caroline&lt;/author&gt;&lt;/authors&gt;&lt;/contributors&gt;&lt;titles&gt;&lt;title&gt;Assessment of the face validity, feasibility and utility of a patient-completed questionnaire for polymyalgia rheumatica: a postal survey using the QQ-10 questionnaire&lt;/title&gt;&lt;secondary-title&gt;Pilot and Feasibility Studies&lt;/secondary-title&gt;&lt;/titles&gt;&lt;periodical&gt;&lt;full-title&gt;Pilot and Feasibility Studies&lt;/full-title&gt;&lt;/periodical&gt;&lt;pages&gt;7&lt;/pages&gt;&lt;volume&gt;4&lt;/volume&gt;&lt;number&gt;1&lt;/number&gt;&lt;dates&gt;&lt;year&gt;2017&lt;/year&gt;&lt;pub-dates&gt;&lt;date&gt;July 06&lt;/date&gt;&lt;/pub-dates&gt;&lt;/dates&gt;&lt;isbn&gt;2055-5784&lt;/isbn&gt;&lt;label&gt;Twohig2017&lt;/label&gt;&lt;work-type&gt;journal article&lt;/work-type&gt;&lt;urls&gt;&lt;related-urls&gt;&lt;url&gt;https://doi.org/10.1186/s40814-017-0150-y&lt;/url&gt;&lt;/related-urls&gt;&lt;/urls&gt;&lt;electronic-resource-num&gt;10.1186/s40814-017-0150-y&lt;/electronic-resource-num&gt;&lt;/record&gt;&lt;/Cite&gt;&lt;/EndNote&gt;</w:instrText>
      </w:r>
      <w:r w:rsidR="00924E79">
        <w:fldChar w:fldCharType="separate"/>
      </w:r>
      <w:r w:rsidR="00336FE6">
        <w:rPr>
          <w:noProof/>
        </w:rPr>
        <w:t>(16)</w:t>
      </w:r>
      <w:r w:rsidR="00924E79">
        <w:fldChar w:fldCharType="end"/>
      </w:r>
      <w:r w:rsidR="00CC0042">
        <w:t xml:space="preserve">. </w:t>
      </w:r>
    </w:p>
    <w:p w14:paraId="0E45F87C" w14:textId="77777777" w:rsidR="009504C5" w:rsidRDefault="00340B98" w:rsidP="000A581B">
      <w:r>
        <w:t>From the free text responses and resultant thematic analysis</w:t>
      </w:r>
      <w:r w:rsidR="00FD0814">
        <w:t>,</w:t>
      </w:r>
      <w:r>
        <w:t xml:space="preserve"> it is clear that the experience of stiffness is complex and has contextual factors</w:t>
      </w:r>
      <w:r w:rsidR="000F601F">
        <w:t>. I</w:t>
      </w:r>
      <w:r>
        <w:t xml:space="preserve">t may be to the benefit of the medical community that a PROM is developed to better capture and measure this important symptom for patients with PMR. </w:t>
      </w:r>
      <w:r w:rsidR="00AE4BF2">
        <w:t xml:space="preserve"> </w:t>
      </w:r>
      <w:r w:rsidR="007B328E">
        <w:t xml:space="preserve"> </w:t>
      </w:r>
    </w:p>
    <w:p w14:paraId="2D5A6F0F" w14:textId="551A7645" w:rsidR="00564D80" w:rsidRDefault="009E47FE" w:rsidP="00564D80">
      <w:r>
        <w:t xml:space="preserve">Regarding pain and stiffness captured by a VAS or NRS, the participants tended to </w:t>
      </w:r>
      <w:r w:rsidR="00FA5363">
        <w:t>modify or improve statements, such as including</w:t>
      </w:r>
      <w:r>
        <w:t xml:space="preserve"> location of the symptom and anchoring statements</w:t>
      </w:r>
      <w:r w:rsidR="00FA5363">
        <w:t>.</w:t>
      </w:r>
      <w:r w:rsidR="00C378C5">
        <w:t xml:space="preserve"> </w:t>
      </w:r>
      <w:r w:rsidR="00FA5363">
        <w:t>To capture physical function, p</w:t>
      </w:r>
      <w:r w:rsidR="004325B0">
        <w:t xml:space="preserve">articipants </w:t>
      </w:r>
      <w:r w:rsidR="00FA5363">
        <w:t>p</w:t>
      </w:r>
      <w:r w:rsidR="004325B0">
        <w:t xml:space="preserve">referred the HAQ-DI </w:t>
      </w:r>
      <w:r w:rsidR="00FA5363">
        <w:t>to the</w:t>
      </w:r>
      <w:r w:rsidR="004325B0">
        <w:t xml:space="preserve"> shorter </w:t>
      </w:r>
      <w:proofErr w:type="spellStart"/>
      <w:r w:rsidR="004325B0">
        <w:t>mHAQ</w:t>
      </w:r>
      <w:proofErr w:type="spellEnd"/>
      <w:r w:rsidR="004325B0">
        <w:t xml:space="preserve">. </w:t>
      </w:r>
      <w:r>
        <w:t>However</w:t>
      </w:r>
      <w:r w:rsidR="007348DC">
        <w:t>,</w:t>
      </w:r>
      <w:r>
        <w:t xml:space="preserve"> fatigue was often cited and </w:t>
      </w:r>
      <w:r w:rsidR="00564D80">
        <w:t>is</w:t>
      </w:r>
      <w:r>
        <w:t xml:space="preserve"> missing from </w:t>
      </w:r>
      <w:r w:rsidR="00FA5363">
        <w:t>both the</w:t>
      </w:r>
      <w:r>
        <w:t xml:space="preserve"> HAQ</w:t>
      </w:r>
      <w:r w:rsidR="007D204A">
        <w:t xml:space="preserve">-DI and </w:t>
      </w:r>
      <w:proofErr w:type="spellStart"/>
      <w:r w:rsidR="007D204A">
        <w:t>m</w:t>
      </w:r>
      <w:r>
        <w:t>HAQ</w:t>
      </w:r>
      <w:proofErr w:type="spellEnd"/>
      <w:r>
        <w:t>.</w:t>
      </w:r>
      <w:r w:rsidR="00FA5363">
        <w:t xml:space="preserve"> F</w:t>
      </w:r>
      <w:r w:rsidR="004325B0">
        <w:t xml:space="preserve">atigue is not just </w:t>
      </w:r>
      <w:r w:rsidR="00FA5363">
        <w:t>important</w:t>
      </w:r>
      <w:r w:rsidR="004325B0">
        <w:t xml:space="preserve"> to patients with PMR</w:t>
      </w:r>
      <w:r w:rsidR="00FA5363">
        <w:t>:  q</w:t>
      </w:r>
      <w:r w:rsidR="004325B0">
        <w:t>ualitative research, replicated internationally, show</w:t>
      </w:r>
      <w:r w:rsidR="00FD0814">
        <w:t>s</w:t>
      </w:r>
      <w:r w:rsidR="004325B0">
        <w:t xml:space="preserve"> that patients with Rheumatoid Arthritis (RA) experience fatigue as uncontrollable and overwhelming</w:t>
      </w:r>
      <w:r w:rsidR="00FD0814">
        <w:t>,</w:t>
      </w:r>
      <w:r w:rsidR="004325B0">
        <w:t xml:space="preserve"> yet find it largely ignored by clinicians </w:t>
      </w:r>
      <w:r w:rsidR="00924E79">
        <w:fldChar w:fldCharType="begin">
          <w:fldData xml:space="preserve">PEVuZE5vdGU+PENpdGU+PEF1dGhvcj5IZXdsZXR0PC9BdXRob3I+PFllYXI+MjAwNTwvWWVhcj48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</w:fldData>
        </w:fldChar>
      </w:r>
      <w:r w:rsidR="00336FE6">
        <w:instrText xml:space="preserve"> ADDIN EN.CITE </w:instrText>
      </w:r>
      <w:r w:rsidR="00336FE6">
        <w:fldChar w:fldCharType="begin">
          <w:fldData xml:space="preserve">PEVuZE5vdGU+PENpdGU+PEF1dGhvcj5IZXdsZXR0PC9BdXRob3I+PFllYXI+MjAwNTwvWWVhcj48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</w:fldData>
        </w:fldChar>
      </w:r>
      <w:r w:rsidR="00336FE6">
        <w:instrText xml:space="preserve"> ADDIN EN.CITE.DATA </w:instrText>
      </w:r>
      <w:r w:rsidR="00336FE6">
        <w:fldChar w:fldCharType="end"/>
      </w:r>
      <w:r w:rsidR="00924E79">
        <w:fldChar w:fldCharType="separate"/>
      </w:r>
      <w:r w:rsidR="00336FE6">
        <w:rPr>
          <w:noProof/>
        </w:rPr>
        <w:t>(17)</w:t>
      </w:r>
      <w:r w:rsidR="00924E79">
        <w:fldChar w:fldCharType="end"/>
      </w:r>
      <w:r w:rsidR="004325B0">
        <w:t>.</w:t>
      </w:r>
      <w:r w:rsidR="00102EAB">
        <w:t xml:space="preserve"> </w:t>
      </w:r>
      <w:r w:rsidR="00697525">
        <w:t>Currently, fatigue is included as an “important” rather than “core” domain for patients with PMR within the proposed OMERACT domain set, mostly due to lack of consensus between clinicians and patients as to whether it represents a fundamental feature of PMR</w:t>
      </w:r>
      <w:r w:rsidR="00D751EC">
        <w:t>.  H</w:t>
      </w:r>
      <w:r w:rsidR="00697525">
        <w:t>owever, the results from this survey underline its importance for patients and the need for further research</w:t>
      </w:r>
      <w:r w:rsidR="00564D80">
        <w:t>.</w:t>
      </w:r>
      <w:r w:rsidR="001B4C8F">
        <w:t xml:space="preserve"> Assessing properties of the candidate instruments is an aim of future work by the OMERACT group and it is interesting to see the composite score, RAPID3 which combines a VAS for pain, score of physical function and VAS of patient global assessment was more sensitive to change than ESR or duration of morning stiffness</w:t>
      </w:r>
      <w:r w:rsidR="00833D20">
        <w:t xml:space="preserve"> </w:t>
      </w:r>
      <w:r w:rsidR="00833D20">
        <w:fldChar w:fldCharType="begin">
          <w:fldData xml:space="preserve">PEVuZE5vdGU+PENpdGU+PEF1dGhvcj5DYXN0cmVqb248L0F1dGhvcj48WWVhcj4yMDE4PC9ZZWFy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</w:fldData>
        </w:fldChar>
      </w:r>
      <w:r w:rsidR="00833D20">
        <w:instrText xml:space="preserve"> ADDIN EN.CITE </w:instrText>
      </w:r>
      <w:r w:rsidR="00833D20">
        <w:fldChar w:fldCharType="begin">
          <w:fldData xml:space="preserve">PEVuZE5vdGU+PENpdGU+PEF1dGhvcj5DYXN0cmVqb248L0F1dGhvcj48WWVhcj4yMDE4PC9ZZWFy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</w:fldData>
        </w:fldChar>
      </w:r>
      <w:r w:rsidR="00833D20">
        <w:instrText xml:space="preserve"> ADDIN EN.CITE.DATA </w:instrText>
      </w:r>
      <w:r w:rsidR="00833D20">
        <w:fldChar w:fldCharType="end"/>
      </w:r>
      <w:r w:rsidR="00833D20">
        <w:fldChar w:fldCharType="separate"/>
      </w:r>
      <w:r w:rsidR="00833D20">
        <w:rPr>
          <w:noProof/>
        </w:rPr>
        <w:t>(18)</w:t>
      </w:r>
      <w:r w:rsidR="00833D20">
        <w:fldChar w:fldCharType="end"/>
      </w:r>
      <w:r w:rsidR="001B4C8F">
        <w:t xml:space="preserve">. </w:t>
      </w:r>
      <w:r w:rsidR="008E447F">
        <w:t>However evaluating composite outcomes, which cross multiple domains of the Core Domain Set, was outside the scope of this study</w:t>
      </w:r>
      <w:r w:rsidR="00AE27B5">
        <w:t>.</w:t>
      </w:r>
    </w:p>
    <w:p w14:paraId="01636D44" w14:textId="0F604FDD" w:rsidR="00564D80" w:rsidRDefault="00445571" w:rsidP="00564D80">
      <w:r>
        <w:t>The strengths of the current</w:t>
      </w:r>
      <w:r w:rsidR="00712CDF">
        <w:t xml:space="preserve"> study are it</w:t>
      </w:r>
      <w:r w:rsidR="005D6E56">
        <w:t>s size and the different nationalities</w:t>
      </w:r>
      <w:r w:rsidR="00712CDF">
        <w:t xml:space="preserve"> of </w:t>
      </w:r>
      <w:r>
        <w:t>respondents;</w:t>
      </w:r>
      <w:r w:rsidR="00CB574A">
        <w:t xml:space="preserve"> </w:t>
      </w:r>
      <w:r>
        <w:t>however</w:t>
      </w:r>
      <w:r w:rsidR="00712CDF">
        <w:t xml:space="preserve"> there are </w:t>
      </w:r>
      <w:r>
        <w:t>limitations. Since t</w:t>
      </w:r>
      <w:r w:rsidR="00712CDF">
        <w:t>his was an online survey with participants self-completing the questionnaires</w:t>
      </w:r>
      <w:r>
        <w:t>, th</w:t>
      </w:r>
      <w:r w:rsidR="00C62866">
        <w:t>is</w:t>
      </w:r>
      <w:r w:rsidR="00CF45EC">
        <w:t xml:space="preserve"> may have resulted in a </w:t>
      </w:r>
      <w:r w:rsidR="006A6345">
        <w:t>less than</w:t>
      </w:r>
      <w:r w:rsidR="00CF45EC">
        <w:t xml:space="preserve"> representative </w:t>
      </w:r>
      <w:r>
        <w:t>sample</w:t>
      </w:r>
      <w:r w:rsidR="00712CDF">
        <w:t xml:space="preserve">. </w:t>
      </w:r>
      <w:r>
        <w:t>For example</w:t>
      </w:r>
      <w:r w:rsidR="00712CDF">
        <w:t xml:space="preserve">, more </w:t>
      </w:r>
      <w:r w:rsidR="005D6E56">
        <w:t>actively motivated</w:t>
      </w:r>
      <w:r w:rsidR="00712CDF">
        <w:t xml:space="preserve"> and p</w:t>
      </w:r>
      <w:r>
        <w:t>ossibly</w:t>
      </w:r>
      <w:r w:rsidR="00712CDF">
        <w:t xml:space="preserve"> </w:t>
      </w:r>
      <w:r w:rsidR="00CB574A">
        <w:t xml:space="preserve">more </w:t>
      </w:r>
      <w:r w:rsidR="00712CDF">
        <w:t xml:space="preserve">affluent people </w:t>
      </w:r>
      <w:r w:rsidR="008A7A0F">
        <w:t>might choose</w:t>
      </w:r>
      <w:r w:rsidR="00CB574A">
        <w:t>,</w:t>
      </w:r>
      <w:r w:rsidR="008A7A0F">
        <w:t xml:space="preserve"> </w:t>
      </w:r>
      <w:r w:rsidR="00FD0814">
        <w:t>and</w:t>
      </w:r>
      <w:r w:rsidR="00CB574A">
        <w:t xml:space="preserve"> have</w:t>
      </w:r>
      <w:r w:rsidR="00FD0814">
        <w:t xml:space="preserve"> the resources </w:t>
      </w:r>
      <w:r w:rsidR="00712CDF">
        <w:t xml:space="preserve">to complete the </w:t>
      </w:r>
      <w:r w:rsidR="00FD0814">
        <w:t xml:space="preserve">online </w:t>
      </w:r>
      <w:r w:rsidR="00712CDF">
        <w:t>surveys.</w:t>
      </w:r>
      <w:r>
        <w:t xml:space="preserve"> </w:t>
      </w:r>
      <w:r w:rsidR="00CB574A">
        <w:t>W</w:t>
      </w:r>
      <w:r>
        <w:t xml:space="preserve">e did not ask for </w:t>
      </w:r>
      <w:r w:rsidR="008A14E7">
        <w:t xml:space="preserve">the </w:t>
      </w:r>
      <w:r>
        <w:t xml:space="preserve">age of participants </w:t>
      </w:r>
      <w:r w:rsidR="00CB574A">
        <w:t xml:space="preserve">so </w:t>
      </w:r>
      <w:r>
        <w:t>we</w:t>
      </w:r>
      <w:r w:rsidR="00CB574A">
        <w:t>re</w:t>
      </w:r>
      <w:r>
        <w:t xml:space="preserve"> unable to draw any conclusions as to how th</w:t>
      </w:r>
      <w:r w:rsidR="00CB574A">
        <w:t>is might affect the</w:t>
      </w:r>
      <w:r>
        <w:t xml:space="preserve"> results </w:t>
      </w:r>
      <w:r w:rsidR="008A14E7">
        <w:t>of the survey</w:t>
      </w:r>
      <w:r w:rsidR="00E6380F">
        <w:t xml:space="preserve"> or to be able to generalise whether our respondents are typical for a cohort of PMR patients</w:t>
      </w:r>
      <w:r w:rsidR="00CB574A">
        <w:t>.</w:t>
      </w:r>
      <w:r>
        <w:t xml:space="preserve"> </w:t>
      </w:r>
      <w:r w:rsidR="00463935">
        <w:t xml:space="preserve">In </w:t>
      </w:r>
      <w:r w:rsidR="007D204A">
        <w:t>addition,</w:t>
      </w:r>
      <w:r w:rsidR="00463935">
        <w:t xml:space="preserve"> </w:t>
      </w:r>
      <w:r w:rsidR="00CB574A">
        <w:t>diagnoses could not be</w:t>
      </w:r>
      <w:r w:rsidR="00463935">
        <w:t xml:space="preserve"> validate</w:t>
      </w:r>
      <w:r w:rsidR="00CB574A">
        <w:t>d</w:t>
      </w:r>
      <w:r w:rsidR="00463935">
        <w:t xml:space="preserve"> by applying classification sets designed to select homogen</w:t>
      </w:r>
      <w:r w:rsidR="00CB574A">
        <w:t>e</w:t>
      </w:r>
      <w:r w:rsidR="00463935">
        <w:t>ous groups of patients to recruit to research studies</w:t>
      </w:r>
      <w:r w:rsidR="005D6467">
        <w:t>:  t</w:t>
      </w:r>
      <w:r w:rsidR="00463935">
        <w:t xml:space="preserve">he reason for </w:t>
      </w:r>
      <w:r w:rsidR="00B85415">
        <w:t>this</w:t>
      </w:r>
      <w:r w:rsidR="00463935">
        <w:t xml:space="preserve"> was to survey a</w:t>
      </w:r>
      <w:r w:rsidR="00FD0814">
        <w:t>s</w:t>
      </w:r>
      <w:r w:rsidR="00463935">
        <w:t xml:space="preserve"> heterogeneous </w:t>
      </w:r>
      <w:r w:rsidR="00C62866">
        <w:t xml:space="preserve">a </w:t>
      </w:r>
      <w:r w:rsidR="00463935">
        <w:t>sample as possible in order to capture the widest expression of views.</w:t>
      </w:r>
      <w:r w:rsidR="005D6467">
        <w:t xml:space="preserve">  </w:t>
      </w:r>
      <w:r w:rsidR="00FD0814">
        <w:t xml:space="preserve">The drawback of this approach is that </w:t>
      </w:r>
      <w:r w:rsidR="005D6467">
        <w:t>it</w:t>
      </w:r>
      <w:r w:rsidR="00FD0814">
        <w:t xml:space="preserve"> cannot</w:t>
      </w:r>
      <w:r w:rsidR="00564D80">
        <w:t xml:space="preserve"> be </w:t>
      </w:r>
      <w:r w:rsidR="005D6467">
        <w:t>as</w:t>
      </w:r>
      <w:r w:rsidR="00564D80">
        <w:t>certain</w:t>
      </w:r>
      <w:r w:rsidR="005D6467">
        <w:t>ed</w:t>
      </w:r>
      <w:r w:rsidR="00564D80">
        <w:t xml:space="preserve"> </w:t>
      </w:r>
      <w:r w:rsidR="00C62866">
        <w:t>whether</w:t>
      </w:r>
      <w:r w:rsidR="00564D80">
        <w:t xml:space="preserve"> some of the symptoms described </w:t>
      </w:r>
      <w:r w:rsidR="00FD0814">
        <w:t xml:space="preserve">are attributable to a cause </w:t>
      </w:r>
      <w:r w:rsidR="00564D80">
        <w:t>other than PMR.</w:t>
      </w:r>
      <w:r w:rsidR="00AE27B5">
        <w:t xml:space="preserve"> In addition, we cannot say which single outcome measure patients preferred over the others as </w:t>
      </w:r>
      <w:r w:rsidR="008E447F">
        <w:t>identifying a “top” instrument was not the objective of this study as the Core Domain Set had already been set. Our research question was how individual instruments matched to each domain</w:t>
      </w:r>
      <w:r w:rsidR="00AE27B5">
        <w:t>.</w:t>
      </w:r>
      <w:r w:rsidR="00E6380F">
        <w:t xml:space="preserve"> </w:t>
      </w:r>
      <w:r w:rsidR="00AE27B5">
        <w:t>Finally,</w:t>
      </w:r>
      <w:r w:rsidR="00E6380F">
        <w:t xml:space="preserve"> the survey was in </w:t>
      </w:r>
      <w:r w:rsidR="00AE27B5">
        <w:t>English, which</w:t>
      </w:r>
      <w:r w:rsidR="00E6380F">
        <w:t xml:space="preserve"> may have limited responses from non-English speakers. </w:t>
      </w:r>
    </w:p>
    <w:p w14:paraId="5E6382DF" w14:textId="6F181671" w:rsidR="007A163F" w:rsidRDefault="007A163F" w:rsidP="000A581B">
      <w:r>
        <w:lastRenderedPageBreak/>
        <w:t xml:space="preserve">The conclusion of this work is that the </w:t>
      </w:r>
      <w:r w:rsidR="00FD0814">
        <w:t>domain match and</w:t>
      </w:r>
      <w:r>
        <w:t xml:space="preserve"> feasibility of </w:t>
      </w:r>
      <w:r w:rsidR="00095F4B">
        <w:t xml:space="preserve">the proposed </w:t>
      </w:r>
      <w:r>
        <w:t xml:space="preserve">candidate instruments </w:t>
      </w:r>
      <w:r w:rsidR="00095F4B">
        <w:t>for each of the identified core domains are on the whole</w:t>
      </w:r>
      <w:r w:rsidR="005D6467">
        <w:t xml:space="preserve"> </w:t>
      </w:r>
      <w:r>
        <w:t xml:space="preserve">acceptable to patients with PMR. However, </w:t>
      </w:r>
      <w:r w:rsidR="00095F4B">
        <w:t xml:space="preserve">there is </w:t>
      </w:r>
      <w:r>
        <w:t xml:space="preserve">concern </w:t>
      </w:r>
      <w:r w:rsidR="00095F4B">
        <w:t xml:space="preserve">that </w:t>
      </w:r>
      <w:r>
        <w:t>several items</w:t>
      </w:r>
      <w:r w:rsidR="005D6467">
        <w:t xml:space="preserve"> of particular</w:t>
      </w:r>
      <w:r>
        <w:t xml:space="preserve"> importan</w:t>
      </w:r>
      <w:r w:rsidR="005D6467">
        <w:t>ce</w:t>
      </w:r>
      <w:r>
        <w:t xml:space="preserve"> to patients</w:t>
      </w:r>
      <w:r w:rsidR="00095F4B">
        <w:t xml:space="preserve">, for example fatigue, remain </w:t>
      </w:r>
      <w:r>
        <w:t>missing from the</w:t>
      </w:r>
      <w:r w:rsidR="00095F4B">
        <w:t>se</w:t>
      </w:r>
      <w:r>
        <w:t xml:space="preserve"> outcome measures</w:t>
      </w:r>
      <w:r w:rsidR="00E6380F">
        <w:t xml:space="preserve"> and suggests that fatigue should move from </w:t>
      </w:r>
      <w:r w:rsidR="00AE27B5">
        <w:t>“</w:t>
      </w:r>
      <w:r w:rsidR="00E6380F">
        <w:t>important</w:t>
      </w:r>
      <w:r w:rsidR="00AE27B5">
        <w:t>”</w:t>
      </w:r>
      <w:r w:rsidR="00E6380F">
        <w:t xml:space="preserve"> to </w:t>
      </w:r>
      <w:r w:rsidR="00E65BCC">
        <w:t xml:space="preserve">a </w:t>
      </w:r>
      <w:r w:rsidR="00AE27B5">
        <w:t>“</w:t>
      </w:r>
      <w:r w:rsidR="00E65BCC">
        <w:t>core</w:t>
      </w:r>
      <w:r w:rsidR="00AE27B5">
        <w:t>”</w:t>
      </w:r>
      <w:r w:rsidR="00E65BCC">
        <w:t xml:space="preserve"> </w:t>
      </w:r>
      <w:r w:rsidR="004E35D9">
        <w:t>domain</w:t>
      </w:r>
      <w:r w:rsidR="00E65BCC">
        <w:t xml:space="preserve"> within OMERACT</w:t>
      </w:r>
      <w:r>
        <w:t xml:space="preserve">. </w:t>
      </w:r>
      <w:r w:rsidR="00095F4B">
        <w:t>Furthermore, participants consistently indicated that duration of stiffness</w:t>
      </w:r>
      <w:r w:rsidR="00147961">
        <w:t>,</w:t>
      </w:r>
      <w:r w:rsidR="00095F4B">
        <w:t xml:space="preserve"> as an instrument</w:t>
      </w:r>
      <w:r w:rsidR="00147961">
        <w:t>,</w:t>
      </w:r>
      <w:r w:rsidR="00095F4B">
        <w:t xml:space="preserve"> failed to reflect the</w:t>
      </w:r>
      <w:r w:rsidR="00FC6441">
        <w:t>ir real-life</w:t>
      </w:r>
      <w:r w:rsidR="00095F4B">
        <w:t xml:space="preserve"> experience of this symptom</w:t>
      </w:r>
      <w:r w:rsidR="00FC6441">
        <w:t xml:space="preserve">. </w:t>
      </w:r>
      <w:r w:rsidR="008E3805">
        <w:t xml:space="preserve">These may both reflect </w:t>
      </w:r>
      <w:proofErr w:type="gramStart"/>
      <w:r w:rsidR="008E3805">
        <w:t>a disconnect</w:t>
      </w:r>
      <w:proofErr w:type="gramEnd"/>
      <w:r w:rsidR="008E3805">
        <w:t xml:space="preserve"> between traditional medical teaching about the manifestations of PMR and what it is like for patients who experience the disease. </w:t>
      </w:r>
      <w:r w:rsidR="00FC6441">
        <w:t>Ultimately, outcome measures</w:t>
      </w:r>
      <w:r w:rsidR="005D6467">
        <w:t xml:space="preserve"> which</w:t>
      </w:r>
      <w:r w:rsidR="00FC6441">
        <w:t xml:space="preserve"> reliably </w:t>
      </w:r>
      <w:r w:rsidR="00463935">
        <w:t xml:space="preserve">capture disease extent and severity </w:t>
      </w:r>
      <w:r w:rsidR="0047701C">
        <w:t xml:space="preserve">in clinical trials will be vital for the success of future novel therapeutic options in PMR.  </w:t>
      </w:r>
    </w:p>
    <w:p w14:paraId="2AA0958F" w14:textId="77777777" w:rsidR="007A163F" w:rsidRDefault="007A163F" w:rsidP="000A581B"/>
    <w:p w14:paraId="6D964725" w14:textId="77777777" w:rsidR="00557538" w:rsidRDefault="00557538">
      <w:pPr>
        <w:spacing w:after="160" w:line="259" w:lineRule="auto"/>
        <w:rPr>
          <w:b/>
        </w:rPr>
      </w:pPr>
      <w:r>
        <w:rPr>
          <w:b/>
        </w:rPr>
        <w:br w:type="page"/>
      </w:r>
    </w:p>
    <w:p w14:paraId="3934391F" w14:textId="77777777" w:rsidR="00413891" w:rsidRPr="00557538" w:rsidRDefault="00557538" w:rsidP="000A581B">
      <w:pPr>
        <w:rPr>
          <w:b/>
        </w:rPr>
      </w:pPr>
      <w:r>
        <w:rPr>
          <w:b/>
        </w:rPr>
        <w:lastRenderedPageBreak/>
        <w:t>References</w:t>
      </w:r>
    </w:p>
    <w:p w14:paraId="784F4127" w14:textId="77777777" w:rsidR="008E447F" w:rsidRPr="008E447F" w:rsidRDefault="00924E79" w:rsidP="008E447F">
      <w:pPr>
        <w:pStyle w:val="EndNoteBibliography"/>
        <w:spacing w:after="0"/>
      </w:pPr>
      <w:r>
        <w:fldChar w:fldCharType="begin"/>
      </w:r>
      <w:r w:rsidR="00413891">
        <w:instrText xml:space="preserve"> ADDIN EN.REFLIST </w:instrText>
      </w:r>
      <w:r>
        <w:fldChar w:fldCharType="separate"/>
      </w:r>
      <w:r w:rsidR="008E447F" w:rsidRPr="008E447F">
        <w:t>1.</w:t>
      </w:r>
      <w:r w:rsidR="008E447F" w:rsidRPr="008E447F">
        <w:tab/>
        <w:t>Yates M, Graham K, Watts RA, MacGregor AJ. The prevalence of giant cell arteritis and polymyalgia rheumatica in a uk primary care population. BMC Musculoskelet Disord 2016;17:285.</w:t>
      </w:r>
    </w:p>
    <w:p w14:paraId="5F7E2706" w14:textId="77777777" w:rsidR="008E447F" w:rsidRPr="008E447F" w:rsidRDefault="008E447F" w:rsidP="008E447F">
      <w:pPr>
        <w:pStyle w:val="EndNoteBibliography"/>
        <w:spacing w:after="0"/>
      </w:pPr>
      <w:r w:rsidRPr="008E447F">
        <w:t>2.</w:t>
      </w:r>
      <w:r w:rsidRPr="008E447F">
        <w:tab/>
        <w:t>Partington RJ, Muller S, Helliwell T, Mallen CD, Abdul Sultan A. Incidence, prevalence and treatment burden of polymyalgia rheumatica in the uk over two decades: A population-based study. Ann Rheum Dis 2018;77:1750-6.</w:t>
      </w:r>
    </w:p>
    <w:p w14:paraId="62D01636" w14:textId="77777777" w:rsidR="008E447F" w:rsidRPr="008E447F" w:rsidRDefault="008E447F" w:rsidP="008E447F">
      <w:pPr>
        <w:pStyle w:val="EndNoteBibliography"/>
        <w:spacing w:after="0"/>
      </w:pPr>
      <w:r w:rsidRPr="008E447F">
        <w:t>3.</w:t>
      </w:r>
      <w:r w:rsidRPr="008E447F">
        <w:tab/>
        <w:t>Crowson CS, Matteson EL. Contemporary prevalence estimates for giant cell arteritis and polymyalgia rheumatica, 2015. Semin Arthritis Rheum 2017;47:253-6.</w:t>
      </w:r>
    </w:p>
    <w:p w14:paraId="746AA2BA" w14:textId="77777777" w:rsidR="008E447F" w:rsidRPr="008E447F" w:rsidRDefault="008E447F" w:rsidP="008E447F">
      <w:pPr>
        <w:pStyle w:val="EndNoteBibliography"/>
        <w:spacing w:after="0"/>
      </w:pPr>
      <w:r w:rsidRPr="008E447F">
        <w:t>4.</w:t>
      </w:r>
      <w:r w:rsidRPr="008E447F">
        <w:tab/>
        <w:t>Branco JC, Rodrigues AM, Gouveia N, Eusebio M, Ramiro S, Machado PM, et al. Prevalence of rheumatic and musculoskeletal diseases and their impact on health-related quality of life, physical function and mental health in portugal: Results from epireumapt- a national health survey. RMD Open 2016;2:e000166.</w:t>
      </w:r>
    </w:p>
    <w:p w14:paraId="0679D4D3" w14:textId="77777777" w:rsidR="008E447F" w:rsidRPr="008E447F" w:rsidRDefault="008E447F" w:rsidP="008E447F">
      <w:pPr>
        <w:pStyle w:val="EndNoteBibliography"/>
        <w:spacing w:after="0"/>
      </w:pPr>
      <w:r w:rsidRPr="008E447F">
        <w:t>5.</w:t>
      </w:r>
      <w:r w:rsidRPr="008E447F">
        <w:tab/>
        <w:t>Buttgereit F, Dejaco C, Matteson EL, Dasgupta B. Polymyalgia rheumatica and giant cell arteritis: A systematic review. Jama 2016;315:2442-58.</w:t>
      </w:r>
    </w:p>
    <w:p w14:paraId="0999DA23" w14:textId="77777777" w:rsidR="008E447F" w:rsidRPr="008E447F" w:rsidRDefault="008E447F" w:rsidP="008E447F">
      <w:pPr>
        <w:pStyle w:val="EndNoteBibliography"/>
        <w:spacing w:after="0"/>
      </w:pPr>
      <w:r w:rsidRPr="008E447F">
        <w:t>6.</w:t>
      </w:r>
      <w:r w:rsidRPr="008E447F">
        <w:tab/>
        <w:t>Fardet L, Petersen I, Nazareth I. Prevalence of long-term oral glucocorticoid prescriptions in the uk over the past 20 years. Rheumatology (Oxford) 2011;50:1982-90.</w:t>
      </w:r>
    </w:p>
    <w:p w14:paraId="5F02F140" w14:textId="77777777" w:rsidR="008E447F" w:rsidRPr="008E447F" w:rsidRDefault="008E447F" w:rsidP="008E447F">
      <w:pPr>
        <w:pStyle w:val="EndNoteBibliography"/>
        <w:spacing w:after="0"/>
      </w:pPr>
      <w:r w:rsidRPr="008E447F">
        <w:t>7.</w:t>
      </w:r>
      <w:r w:rsidRPr="008E447F">
        <w:tab/>
        <w:t>Duarte C, Ferreira RJ, Mackie SL, Kirwan JR, Pereira da Silva JA. Outcome measures in polymyalgia rheumatica. A systematic review. J Rheumatol 2015;42:2503-11.</w:t>
      </w:r>
    </w:p>
    <w:p w14:paraId="5FB4766D" w14:textId="77777777" w:rsidR="008E447F" w:rsidRPr="008E447F" w:rsidRDefault="008E447F" w:rsidP="008E447F">
      <w:pPr>
        <w:pStyle w:val="EndNoteBibliography"/>
        <w:spacing w:after="0"/>
      </w:pPr>
      <w:r w:rsidRPr="008E447F">
        <w:t>8.</w:t>
      </w:r>
      <w:r w:rsidRPr="008E447F">
        <w:tab/>
        <w:t>Leeb BF, Bird HA. A disease activity score for polymyalgia rheumatica. Ann Rheum Dis 2004;63:1279-83.</w:t>
      </w:r>
    </w:p>
    <w:p w14:paraId="5CEBACB4" w14:textId="77777777" w:rsidR="008E447F" w:rsidRPr="008E447F" w:rsidRDefault="008E447F" w:rsidP="008E447F">
      <w:pPr>
        <w:pStyle w:val="EndNoteBibliography"/>
        <w:spacing w:after="0"/>
      </w:pPr>
      <w:r w:rsidRPr="008E447F">
        <w:t>9.</w:t>
      </w:r>
      <w:r w:rsidRPr="008E447F">
        <w:tab/>
        <w:t>Mackie SL, Hughes R, Walsh M, Day J, Newton M, Pease C, et al. "An impediment to living life": Why and how should we measure stiffness in polymyalgia rheumatica? PLoS One 2015;10:e0126758.</w:t>
      </w:r>
    </w:p>
    <w:p w14:paraId="3CCDA29C" w14:textId="77777777" w:rsidR="008E447F" w:rsidRPr="008E447F" w:rsidRDefault="008E447F" w:rsidP="008E447F">
      <w:pPr>
        <w:pStyle w:val="EndNoteBibliography"/>
        <w:spacing w:after="0"/>
      </w:pPr>
      <w:r w:rsidRPr="008E447F">
        <w:t>10.</w:t>
      </w:r>
      <w:r w:rsidRPr="008E447F">
        <w:tab/>
        <w:t>Huang A, Castrejon I. Patient-reported outcomes in trials of patients with polymyalgia rheumatica: A systematic literature review. Rheumatol Int 2016;36:897-904.</w:t>
      </w:r>
    </w:p>
    <w:p w14:paraId="4601BF98" w14:textId="77777777" w:rsidR="008E447F" w:rsidRPr="008E447F" w:rsidRDefault="008E447F" w:rsidP="008E447F">
      <w:pPr>
        <w:pStyle w:val="EndNoteBibliography"/>
        <w:spacing w:after="0"/>
      </w:pPr>
      <w:r w:rsidRPr="008E447F">
        <w:t>11.</w:t>
      </w:r>
      <w:r w:rsidRPr="008E447F">
        <w:tab/>
        <w:t>Kirwan JR, Boers M, Tugwell P. Updating the omeract filter at omeract 11. J Rheumatol 2014;41:975-7.</w:t>
      </w:r>
    </w:p>
    <w:p w14:paraId="5CA3B72C" w14:textId="77777777" w:rsidR="008E447F" w:rsidRPr="008E447F" w:rsidRDefault="008E447F" w:rsidP="008E447F">
      <w:pPr>
        <w:pStyle w:val="EndNoteBibliography"/>
        <w:spacing w:after="0"/>
      </w:pPr>
      <w:r w:rsidRPr="008E447F">
        <w:t>12.</w:t>
      </w:r>
      <w:r w:rsidRPr="008E447F">
        <w:tab/>
        <w:t>Tugwell P, Boers M, D'Agostino MA, Beaton D, Boonen A, Bingham CO, 3rd, et al. Updating the omeract filter: Implications of filter 2.0 to select outcome instruments through assessment of "truth": Content, face, and construct validity. J Rheumatol 2014;41:1000-4.</w:t>
      </w:r>
    </w:p>
    <w:p w14:paraId="36AEE615" w14:textId="77777777" w:rsidR="008E447F" w:rsidRPr="008E447F" w:rsidRDefault="008E447F" w:rsidP="008E447F">
      <w:pPr>
        <w:pStyle w:val="EndNoteBibliography"/>
        <w:spacing w:after="0"/>
      </w:pPr>
      <w:r w:rsidRPr="008E447F">
        <w:t>13.</w:t>
      </w:r>
      <w:r w:rsidRPr="008E447F">
        <w:tab/>
        <w:t>Boers M, Beaton DE, Shea BJ, Maxwell LJ, Bartlett SJ, Bingham CO, 3rd, et al. Omeract filter 2.1: Elaboration of the conceptual framework for outcome measurement in health intervention studies. J Rheumatol 2019.</w:t>
      </w:r>
    </w:p>
    <w:p w14:paraId="0F6B17BC" w14:textId="77777777" w:rsidR="008E447F" w:rsidRPr="008E447F" w:rsidRDefault="008E447F" w:rsidP="008E447F">
      <w:pPr>
        <w:pStyle w:val="EndNoteBibliography"/>
        <w:spacing w:after="0"/>
      </w:pPr>
      <w:r w:rsidRPr="008E447F">
        <w:t>14.</w:t>
      </w:r>
      <w:r w:rsidRPr="008E447F">
        <w:tab/>
        <w:t>Mackie SL, Twohig H, Neill LM, Harrison E, Shea B, Black RJ, et al. The omeract core domain set for outcome measures for clinical trials in polymyalgia rheumatica. J Rheumatol 2017;44:1515-21.</w:t>
      </w:r>
    </w:p>
    <w:p w14:paraId="381FD257" w14:textId="77777777" w:rsidR="008E447F" w:rsidRPr="008E447F" w:rsidRDefault="008E447F" w:rsidP="008E447F">
      <w:pPr>
        <w:pStyle w:val="EndNoteBibliography"/>
        <w:spacing w:after="0"/>
      </w:pPr>
      <w:r w:rsidRPr="008E447F">
        <w:t>15.</w:t>
      </w:r>
      <w:r w:rsidRPr="008E447F">
        <w:tab/>
        <w:t>Twohig H, Mitchell C, Mallen C, Adebajo A, Mathers N. “I suddenly felt i’d aged”: A qualitative study of patient experiences of polymyalgia rheumatica (pmr). Patient Education and Counseling 2015;98:645-50.</w:t>
      </w:r>
    </w:p>
    <w:p w14:paraId="0F633A56" w14:textId="77777777" w:rsidR="008E447F" w:rsidRPr="008E447F" w:rsidRDefault="008E447F" w:rsidP="008E447F">
      <w:pPr>
        <w:pStyle w:val="EndNoteBibliography"/>
        <w:spacing w:after="0"/>
      </w:pPr>
      <w:r w:rsidRPr="008E447F">
        <w:t>16.</w:t>
      </w:r>
      <w:r w:rsidRPr="008E447F">
        <w:tab/>
        <w:t>Twohig H, Jones G, Mackie S, Mallen C, Mitchell C. Assessment of the face validity, feasibility and utility of a patient-completed questionnaire for polymyalgia rheumatica: A postal survey using the qq-10 questionnaire. Pilot and Feasibility Studies 2017;4:7.</w:t>
      </w:r>
    </w:p>
    <w:p w14:paraId="5EF08FCE" w14:textId="77777777" w:rsidR="008E447F" w:rsidRPr="008E447F" w:rsidRDefault="008E447F" w:rsidP="008E447F">
      <w:pPr>
        <w:pStyle w:val="EndNoteBibliography"/>
        <w:spacing w:after="0"/>
      </w:pPr>
      <w:r w:rsidRPr="008E447F">
        <w:t>17.</w:t>
      </w:r>
      <w:r w:rsidRPr="008E447F">
        <w:tab/>
        <w:t>Hewlett S, Cockshott Z, Byron M, Kitchen K, Tipler S, Pope D, et al. Patients' perceptions of fatigue in rheumatoid arthritis: Overwhelming, uncontrollable, ignored. Arthritis Rheum 2005;53:697-702.</w:t>
      </w:r>
    </w:p>
    <w:p w14:paraId="47CBD8D5" w14:textId="0FE4AD74" w:rsidR="008E447F" w:rsidRPr="008E447F" w:rsidRDefault="008E447F" w:rsidP="008E447F">
      <w:pPr>
        <w:pStyle w:val="EndNoteBibliography"/>
      </w:pPr>
      <w:r w:rsidRPr="008E447F">
        <w:t>18.</w:t>
      </w:r>
      <w:r w:rsidRPr="008E447F">
        <w:tab/>
        <w:t>Castrejon I, Huang A, Everakes SL, Nika A, Sequeira W. Clinical improvement according to rapid3 in patients with polymyalgia rheumatica: A longitudinal analys</w:t>
      </w:r>
      <w:r w:rsidR="0070211A">
        <w:t>is from routine care. J</w:t>
      </w:r>
      <w:r w:rsidRPr="008E447F">
        <w:t xml:space="preserve"> Clin</w:t>
      </w:r>
      <w:r w:rsidR="0070211A">
        <w:t xml:space="preserve"> Rheumatol </w:t>
      </w:r>
      <w:r w:rsidRPr="008E447F">
        <w:t>2018;24:390-2.</w:t>
      </w:r>
    </w:p>
    <w:p w14:paraId="26694E4A" w14:textId="4D434F9D" w:rsidR="008E6FEA" w:rsidRDefault="00924E79" w:rsidP="000A581B">
      <w:r>
        <w:fldChar w:fldCharType="end"/>
      </w:r>
    </w:p>
    <w:sectPr w:rsidR="008E6FEA" w:rsidSect="00FD0F3B">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CFF40E" w16cid:durableId="1F9E794C"/>
  <w16cid:commentId w16cid:paraId="3B28B39E" w16cid:durableId="1F9E7A1B"/>
  <w16cid:commentId w16cid:paraId="59964ED5" w16cid:durableId="1F9E8099"/>
  <w16cid:commentId w16cid:paraId="1C230386" w16cid:durableId="1F9E7751"/>
  <w16cid:commentId w16cid:paraId="31F87AEF" w16cid:durableId="1F9E7230"/>
  <w16cid:commentId w16cid:paraId="2B0F2B66" w16cid:durableId="1F9E7231"/>
  <w16cid:commentId w16cid:paraId="03D71A50" w16cid:durableId="1F9E8B3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Segoe UI">
    <w:altName w:val="Arial"/>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420F30"/>
    <w:multiLevelType w:val="hybridMultilevel"/>
    <w:tmpl w:val="9508E2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5133370"/>
    <w:multiLevelType w:val="hybridMultilevel"/>
    <w:tmpl w:val="2534C0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BE11F49"/>
    <w:multiLevelType w:val="hybridMultilevel"/>
    <w:tmpl w:val="D5D27C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Rheumat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fzf5wewsx5dbee29qpw0tbav0r5dtzpwzx&quot;&gt;MyendnotelibraryMax&lt;record-ids&gt;&lt;item&gt;3733&lt;/item&gt;&lt;item&gt;4487&lt;/item&gt;&lt;item&gt;4505&lt;/item&gt;&lt;item&gt;4682&lt;/item&gt;&lt;item&gt;4683&lt;/item&gt;&lt;item&gt;4685&lt;/item&gt;&lt;item&gt;4686&lt;/item&gt;&lt;item&gt;4687&lt;/item&gt;&lt;item&gt;4728&lt;/item&gt;&lt;item&gt;4729&lt;/item&gt;&lt;item&gt;4735&lt;/item&gt;&lt;item&gt;4753&lt;/item&gt;&lt;item&gt;4754&lt;/item&gt;&lt;item&gt;4755&lt;/item&gt;&lt;item&gt;4756&lt;/item&gt;&lt;item&gt;4757&lt;/item&gt;&lt;item&gt;4758&lt;/item&gt;&lt;/record-ids&gt;&lt;/item&gt;&lt;/Libraries&gt;"/>
  </w:docVars>
  <w:rsids>
    <w:rsidRoot w:val="00AE21F5"/>
    <w:rsid w:val="00032F26"/>
    <w:rsid w:val="000337FA"/>
    <w:rsid w:val="000354B6"/>
    <w:rsid w:val="000534E3"/>
    <w:rsid w:val="00055D7D"/>
    <w:rsid w:val="00056B28"/>
    <w:rsid w:val="0005705B"/>
    <w:rsid w:val="00060520"/>
    <w:rsid w:val="0006204C"/>
    <w:rsid w:val="00062500"/>
    <w:rsid w:val="000627C2"/>
    <w:rsid w:val="00074085"/>
    <w:rsid w:val="00080084"/>
    <w:rsid w:val="00084F7B"/>
    <w:rsid w:val="00095F4B"/>
    <w:rsid w:val="000A581B"/>
    <w:rsid w:val="000C5EF0"/>
    <w:rsid w:val="000C765E"/>
    <w:rsid w:val="000D7ED3"/>
    <w:rsid w:val="000E2AF5"/>
    <w:rsid w:val="000E4E5E"/>
    <w:rsid w:val="000F601F"/>
    <w:rsid w:val="0010103C"/>
    <w:rsid w:val="001019DA"/>
    <w:rsid w:val="00102EAB"/>
    <w:rsid w:val="0011172E"/>
    <w:rsid w:val="00147961"/>
    <w:rsid w:val="00162A82"/>
    <w:rsid w:val="00170672"/>
    <w:rsid w:val="00171BE7"/>
    <w:rsid w:val="00173708"/>
    <w:rsid w:val="001B262B"/>
    <w:rsid w:val="001B4C8F"/>
    <w:rsid w:val="001B5E33"/>
    <w:rsid w:val="001D00EF"/>
    <w:rsid w:val="001F14D7"/>
    <w:rsid w:val="002142B3"/>
    <w:rsid w:val="00247C78"/>
    <w:rsid w:val="0025315B"/>
    <w:rsid w:val="00253C83"/>
    <w:rsid w:val="00275590"/>
    <w:rsid w:val="00283EF1"/>
    <w:rsid w:val="002877E0"/>
    <w:rsid w:val="00290737"/>
    <w:rsid w:val="002959D6"/>
    <w:rsid w:val="002A2A46"/>
    <w:rsid w:val="002A75FA"/>
    <w:rsid w:val="002E0015"/>
    <w:rsid w:val="002E26CF"/>
    <w:rsid w:val="002E4942"/>
    <w:rsid w:val="002F26D1"/>
    <w:rsid w:val="002F6291"/>
    <w:rsid w:val="00307AA7"/>
    <w:rsid w:val="00321ACE"/>
    <w:rsid w:val="003229C9"/>
    <w:rsid w:val="0032353D"/>
    <w:rsid w:val="003237F0"/>
    <w:rsid w:val="00327C2C"/>
    <w:rsid w:val="00336FE6"/>
    <w:rsid w:val="00340B98"/>
    <w:rsid w:val="0035068C"/>
    <w:rsid w:val="00391AE7"/>
    <w:rsid w:val="003B34D2"/>
    <w:rsid w:val="003C0735"/>
    <w:rsid w:val="003F4C95"/>
    <w:rsid w:val="003F4EE2"/>
    <w:rsid w:val="004024D9"/>
    <w:rsid w:val="00403993"/>
    <w:rsid w:val="00404C63"/>
    <w:rsid w:val="0041094B"/>
    <w:rsid w:val="00413891"/>
    <w:rsid w:val="00422B52"/>
    <w:rsid w:val="004230E3"/>
    <w:rsid w:val="004325B0"/>
    <w:rsid w:val="00437188"/>
    <w:rsid w:val="00445571"/>
    <w:rsid w:val="0045778A"/>
    <w:rsid w:val="0046331C"/>
    <w:rsid w:val="00463854"/>
    <w:rsid w:val="00463935"/>
    <w:rsid w:val="0047701C"/>
    <w:rsid w:val="0049074F"/>
    <w:rsid w:val="00496155"/>
    <w:rsid w:val="004C5F9A"/>
    <w:rsid w:val="004C75E3"/>
    <w:rsid w:val="004D18EA"/>
    <w:rsid w:val="004E35D9"/>
    <w:rsid w:val="004E36AE"/>
    <w:rsid w:val="004F04A8"/>
    <w:rsid w:val="0050168B"/>
    <w:rsid w:val="00515AD5"/>
    <w:rsid w:val="005230EA"/>
    <w:rsid w:val="0053447A"/>
    <w:rsid w:val="00541179"/>
    <w:rsid w:val="00546F61"/>
    <w:rsid w:val="00553030"/>
    <w:rsid w:val="00557538"/>
    <w:rsid w:val="00563093"/>
    <w:rsid w:val="00564D80"/>
    <w:rsid w:val="00567908"/>
    <w:rsid w:val="0057655B"/>
    <w:rsid w:val="005C2E54"/>
    <w:rsid w:val="005C6151"/>
    <w:rsid w:val="005D2082"/>
    <w:rsid w:val="005D6467"/>
    <w:rsid w:val="005D6E56"/>
    <w:rsid w:val="006208FA"/>
    <w:rsid w:val="00620FBF"/>
    <w:rsid w:val="00627CB4"/>
    <w:rsid w:val="00642435"/>
    <w:rsid w:val="00644C27"/>
    <w:rsid w:val="00651E00"/>
    <w:rsid w:val="006532CF"/>
    <w:rsid w:val="0065399D"/>
    <w:rsid w:val="0067055B"/>
    <w:rsid w:val="00670A44"/>
    <w:rsid w:val="0068203D"/>
    <w:rsid w:val="006856AD"/>
    <w:rsid w:val="00696356"/>
    <w:rsid w:val="00697525"/>
    <w:rsid w:val="006A02DA"/>
    <w:rsid w:val="006A6345"/>
    <w:rsid w:val="006B5F5E"/>
    <w:rsid w:val="006C1865"/>
    <w:rsid w:val="006C2D59"/>
    <w:rsid w:val="006C6687"/>
    <w:rsid w:val="0070211A"/>
    <w:rsid w:val="00703A36"/>
    <w:rsid w:val="0071167B"/>
    <w:rsid w:val="00712CDF"/>
    <w:rsid w:val="007156F6"/>
    <w:rsid w:val="007176BE"/>
    <w:rsid w:val="007348DC"/>
    <w:rsid w:val="0073681D"/>
    <w:rsid w:val="00742097"/>
    <w:rsid w:val="00755EE2"/>
    <w:rsid w:val="00756061"/>
    <w:rsid w:val="007563AE"/>
    <w:rsid w:val="0078192F"/>
    <w:rsid w:val="007830C6"/>
    <w:rsid w:val="007A163F"/>
    <w:rsid w:val="007B328E"/>
    <w:rsid w:val="007B48B8"/>
    <w:rsid w:val="007B7B18"/>
    <w:rsid w:val="007C3239"/>
    <w:rsid w:val="007C3647"/>
    <w:rsid w:val="007D204A"/>
    <w:rsid w:val="007D6196"/>
    <w:rsid w:val="007E3A2B"/>
    <w:rsid w:val="0080385B"/>
    <w:rsid w:val="00827933"/>
    <w:rsid w:val="00833D20"/>
    <w:rsid w:val="00844B4C"/>
    <w:rsid w:val="00850756"/>
    <w:rsid w:val="0085383C"/>
    <w:rsid w:val="0085390E"/>
    <w:rsid w:val="008559E0"/>
    <w:rsid w:val="008627FA"/>
    <w:rsid w:val="00862C6E"/>
    <w:rsid w:val="00862D75"/>
    <w:rsid w:val="00867AEB"/>
    <w:rsid w:val="008A0606"/>
    <w:rsid w:val="008A14E7"/>
    <w:rsid w:val="008A7A0F"/>
    <w:rsid w:val="008B3D2E"/>
    <w:rsid w:val="008B3E43"/>
    <w:rsid w:val="008D7915"/>
    <w:rsid w:val="008E3805"/>
    <w:rsid w:val="008E447F"/>
    <w:rsid w:val="008E6FEA"/>
    <w:rsid w:val="009002C9"/>
    <w:rsid w:val="00903F95"/>
    <w:rsid w:val="009176CC"/>
    <w:rsid w:val="00924E79"/>
    <w:rsid w:val="00936211"/>
    <w:rsid w:val="009504C5"/>
    <w:rsid w:val="00973C1A"/>
    <w:rsid w:val="00982B52"/>
    <w:rsid w:val="00983BFA"/>
    <w:rsid w:val="00985912"/>
    <w:rsid w:val="009958E2"/>
    <w:rsid w:val="00997939"/>
    <w:rsid w:val="009A2E9C"/>
    <w:rsid w:val="009A32B1"/>
    <w:rsid w:val="009A32C8"/>
    <w:rsid w:val="009A5276"/>
    <w:rsid w:val="009A68F2"/>
    <w:rsid w:val="009B220B"/>
    <w:rsid w:val="009B2A7B"/>
    <w:rsid w:val="009B3267"/>
    <w:rsid w:val="009D23AC"/>
    <w:rsid w:val="009E47FE"/>
    <w:rsid w:val="009F62C2"/>
    <w:rsid w:val="009F6CE4"/>
    <w:rsid w:val="00A02349"/>
    <w:rsid w:val="00A02D00"/>
    <w:rsid w:val="00A0441C"/>
    <w:rsid w:val="00A1663D"/>
    <w:rsid w:val="00A2303A"/>
    <w:rsid w:val="00A34841"/>
    <w:rsid w:val="00A43E65"/>
    <w:rsid w:val="00A4567A"/>
    <w:rsid w:val="00A9085B"/>
    <w:rsid w:val="00A91E7A"/>
    <w:rsid w:val="00A97124"/>
    <w:rsid w:val="00AA3413"/>
    <w:rsid w:val="00AB47EB"/>
    <w:rsid w:val="00AC153C"/>
    <w:rsid w:val="00AC3C9C"/>
    <w:rsid w:val="00AC5902"/>
    <w:rsid w:val="00AD0848"/>
    <w:rsid w:val="00AD7B0C"/>
    <w:rsid w:val="00AD7B2B"/>
    <w:rsid w:val="00AE21F5"/>
    <w:rsid w:val="00AE27B5"/>
    <w:rsid w:val="00AE3A54"/>
    <w:rsid w:val="00AE4BF2"/>
    <w:rsid w:val="00AF2359"/>
    <w:rsid w:val="00AF30BB"/>
    <w:rsid w:val="00AF5EC0"/>
    <w:rsid w:val="00B11232"/>
    <w:rsid w:val="00B16F95"/>
    <w:rsid w:val="00B255E7"/>
    <w:rsid w:val="00B259AE"/>
    <w:rsid w:val="00B304D7"/>
    <w:rsid w:val="00B32BA1"/>
    <w:rsid w:val="00B539D9"/>
    <w:rsid w:val="00B54317"/>
    <w:rsid w:val="00B56DD4"/>
    <w:rsid w:val="00B732FF"/>
    <w:rsid w:val="00B777E7"/>
    <w:rsid w:val="00B77D71"/>
    <w:rsid w:val="00B85415"/>
    <w:rsid w:val="00B92491"/>
    <w:rsid w:val="00BB0FA3"/>
    <w:rsid w:val="00BB30F9"/>
    <w:rsid w:val="00BB7459"/>
    <w:rsid w:val="00BC6374"/>
    <w:rsid w:val="00BD1EA7"/>
    <w:rsid w:val="00BF6EC3"/>
    <w:rsid w:val="00C01EA3"/>
    <w:rsid w:val="00C02797"/>
    <w:rsid w:val="00C03FFB"/>
    <w:rsid w:val="00C0631E"/>
    <w:rsid w:val="00C3584F"/>
    <w:rsid w:val="00C378C5"/>
    <w:rsid w:val="00C40D19"/>
    <w:rsid w:val="00C61AA0"/>
    <w:rsid w:val="00C62866"/>
    <w:rsid w:val="00C81042"/>
    <w:rsid w:val="00C816D1"/>
    <w:rsid w:val="00C85323"/>
    <w:rsid w:val="00C93676"/>
    <w:rsid w:val="00CA7C24"/>
    <w:rsid w:val="00CB574A"/>
    <w:rsid w:val="00CC0042"/>
    <w:rsid w:val="00CD0991"/>
    <w:rsid w:val="00CD55BC"/>
    <w:rsid w:val="00CF45EC"/>
    <w:rsid w:val="00D00B22"/>
    <w:rsid w:val="00D01928"/>
    <w:rsid w:val="00D05DB5"/>
    <w:rsid w:val="00D2202B"/>
    <w:rsid w:val="00D2464F"/>
    <w:rsid w:val="00D30087"/>
    <w:rsid w:val="00D42B00"/>
    <w:rsid w:val="00D57763"/>
    <w:rsid w:val="00D604DE"/>
    <w:rsid w:val="00D62437"/>
    <w:rsid w:val="00D637A7"/>
    <w:rsid w:val="00D751EC"/>
    <w:rsid w:val="00D809D3"/>
    <w:rsid w:val="00D811E9"/>
    <w:rsid w:val="00D81833"/>
    <w:rsid w:val="00D81DD2"/>
    <w:rsid w:val="00D84935"/>
    <w:rsid w:val="00D85971"/>
    <w:rsid w:val="00D94D63"/>
    <w:rsid w:val="00DA34DC"/>
    <w:rsid w:val="00DA3C31"/>
    <w:rsid w:val="00DA51DE"/>
    <w:rsid w:val="00DB2B17"/>
    <w:rsid w:val="00DC3F9F"/>
    <w:rsid w:val="00DF2050"/>
    <w:rsid w:val="00DF3890"/>
    <w:rsid w:val="00E44A72"/>
    <w:rsid w:val="00E6380F"/>
    <w:rsid w:val="00E64F44"/>
    <w:rsid w:val="00E65BCC"/>
    <w:rsid w:val="00E71206"/>
    <w:rsid w:val="00E73329"/>
    <w:rsid w:val="00E73B02"/>
    <w:rsid w:val="00E827CD"/>
    <w:rsid w:val="00E837D8"/>
    <w:rsid w:val="00E908AC"/>
    <w:rsid w:val="00EC5032"/>
    <w:rsid w:val="00ED1606"/>
    <w:rsid w:val="00EE49A1"/>
    <w:rsid w:val="00EE4CD2"/>
    <w:rsid w:val="00EE6866"/>
    <w:rsid w:val="00EF2E5C"/>
    <w:rsid w:val="00EF4BD4"/>
    <w:rsid w:val="00F0069B"/>
    <w:rsid w:val="00F151CA"/>
    <w:rsid w:val="00F22A29"/>
    <w:rsid w:val="00F278F9"/>
    <w:rsid w:val="00F51768"/>
    <w:rsid w:val="00F75AC1"/>
    <w:rsid w:val="00F9205B"/>
    <w:rsid w:val="00F96BDB"/>
    <w:rsid w:val="00F96D5D"/>
    <w:rsid w:val="00FA1DB5"/>
    <w:rsid w:val="00FA5363"/>
    <w:rsid w:val="00FC6441"/>
    <w:rsid w:val="00FC717B"/>
    <w:rsid w:val="00FD0814"/>
    <w:rsid w:val="00FD0F3B"/>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9BDAA57"/>
  <w15:docId w15:val="{F3D3E5F8-1A24-419E-BC42-AEE3D14BBF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21F5"/>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AE21F5"/>
    <w:rPr>
      <w:i/>
      <w:iCs/>
    </w:rPr>
  </w:style>
  <w:style w:type="paragraph" w:styleId="ListParagraph">
    <w:name w:val="List Paragraph"/>
    <w:basedOn w:val="Normal"/>
    <w:uiPriority w:val="34"/>
    <w:qFormat/>
    <w:rsid w:val="00AE21F5"/>
    <w:pPr>
      <w:spacing w:after="0" w:line="240" w:lineRule="auto"/>
      <w:ind w:left="720"/>
      <w:contextualSpacing/>
    </w:pPr>
    <w:rPr>
      <w:rFonts w:ascii="Verdana" w:eastAsia="Times New Roman" w:hAnsi="Verdana" w:cs="Times New Roman"/>
      <w:sz w:val="20"/>
      <w:szCs w:val="20"/>
      <w:lang w:eastAsia="en-GB"/>
    </w:rPr>
  </w:style>
  <w:style w:type="character" w:customStyle="1" w:styleId="x-el">
    <w:name w:val="x-el"/>
    <w:rsid w:val="00AE21F5"/>
  </w:style>
  <w:style w:type="character" w:styleId="CommentReference">
    <w:name w:val="annotation reference"/>
    <w:basedOn w:val="DefaultParagraphFont"/>
    <w:uiPriority w:val="99"/>
    <w:semiHidden/>
    <w:unhideWhenUsed/>
    <w:rsid w:val="00AE21F5"/>
    <w:rPr>
      <w:sz w:val="18"/>
      <w:szCs w:val="18"/>
    </w:rPr>
  </w:style>
  <w:style w:type="paragraph" w:styleId="CommentText">
    <w:name w:val="annotation text"/>
    <w:basedOn w:val="Normal"/>
    <w:link w:val="CommentTextChar"/>
    <w:uiPriority w:val="99"/>
    <w:semiHidden/>
    <w:unhideWhenUsed/>
    <w:rsid w:val="00AE21F5"/>
    <w:pPr>
      <w:spacing w:line="240" w:lineRule="auto"/>
    </w:pPr>
    <w:rPr>
      <w:sz w:val="24"/>
      <w:szCs w:val="24"/>
    </w:rPr>
  </w:style>
  <w:style w:type="character" w:customStyle="1" w:styleId="CommentTextChar">
    <w:name w:val="Comment Text Char"/>
    <w:basedOn w:val="DefaultParagraphFont"/>
    <w:link w:val="CommentText"/>
    <w:uiPriority w:val="99"/>
    <w:semiHidden/>
    <w:rsid w:val="00AE21F5"/>
    <w:rPr>
      <w:sz w:val="24"/>
      <w:szCs w:val="24"/>
    </w:rPr>
  </w:style>
  <w:style w:type="character" w:styleId="FootnoteReference">
    <w:name w:val="footnote reference"/>
    <w:basedOn w:val="DefaultParagraphFont"/>
    <w:uiPriority w:val="99"/>
    <w:semiHidden/>
    <w:unhideWhenUsed/>
    <w:rsid w:val="00AE21F5"/>
    <w:rPr>
      <w:vertAlign w:val="superscript"/>
    </w:rPr>
  </w:style>
  <w:style w:type="paragraph" w:styleId="BalloonText">
    <w:name w:val="Balloon Text"/>
    <w:basedOn w:val="Normal"/>
    <w:link w:val="BalloonTextChar"/>
    <w:uiPriority w:val="99"/>
    <w:semiHidden/>
    <w:unhideWhenUsed/>
    <w:rsid w:val="00AE21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21F5"/>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AE21F5"/>
    <w:rPr>
      <w:b/>
      <w:bCs/>
      <w:sz w:val="20"/>
      <w:szCs w:val="20"/>
    </w:rPr>
  </w:style>
  <w:style w:type="character" w:customStyle="1" w:styleId="CommentSubjectChar">
    <w:name w:val="Comment Subject Char"/>
    <w:basedOn w:val="CommentTextChar"/>
    <w:link w:val="CommentSubject"/>
    <w:uiPriority w:val="99"/>
    <w:semiHidden/>
    <w:rsid w:val="00AE21F5"/>
    <w:rPr>
      <w:b/>
      <w:bCs/>
      <w:sz w:val="20"/>
      <w:szCs w:val="20"/>
    </w:rPr>
  </w:style>
  <w:style w:type="paragraph" w:customStyle="1" w:styleId="EndNoteBibliographyTitle">
    <w:name w:val="EndNote Bibliography Title"/>
    <w:basedOn w:val="Normal"/>
    <w:link w:val="EndNoteBibliographyTitleChar"/>
    <w:rsid w:val="0041389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13891"/>
    <w:rPr>
      <w:rFonts w:ascii="Calibri" w:hAnsi="Calibri" w:cs="Calibri"/>
      <w:noProof/>
      <w:lang w:val="en-US"/>
    </w:rPr>
  </w:style>
  <w:style w:type="paragraph" w:customStyle="1" w:styleId="EndNoteBibliography">
    <w:name w:val="EndNote Bibliography"/>
    <w:basedOn w:val="Normal"/>
    <w:link w:val="EndNoteBibliographyChar"/>
    <w:rsid w:val="0041389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13891"/>
    <w:rPr>
      <w:rFonts w:ascii="Calibri" w:hAnsi="Calibri" w:cs="Calibri"/>
      <w:noProof/>
      <w:lang w:val="en-US"/>
    </w:rPr>
  </w:style>
  <w:style w:type="table" w:customStyle="1" w:styleId="TableGridLight1">
    <w:name w:val="Table Grid Light1"/>
    <w:basedOn w:val="TableNormal"/>
    <w:uiPriority w:val="40"/>
    <w:rsid w:val="009176C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yperlink">
    <w:name w:val="Hyperlink"/>
    <w:basedOn w:val="DefaultParagraphFont"/>
    <w:uiPriority w:val="99"/>
    <w:unhideWhenUsed/>
    <w:rsid w:val="00032F2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2116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12"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pmrgca.co.uk/content/omeract" TargetMode="External"/><Relationship Id="rId5" Type="http://schemas.openxmlformats.org/officeDocument/2006/relationships/hyperlink" Target="mailto:maxyates@doctors.org.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2</Pages>
  <Words>5251</Words>
  <Characters>29933</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University of East Anglia</Company>
  <LinksUpToDate>false</LinksUpToDate>
  <CharactersWithSpaces>35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Yates (MED - Staff)</dc:creator>
  <cp:keywords/>
  <dc:description/>
  <cp:lastModifiedBy>Max Yates (MED - Staff)</cp:lastModifiedBy>
  <cp:revision>2</cp:revision>
  <dcterms:created xsi:type="dcterms:W3CDTF">2019-12-12T14:53:00Z</dcterms:created>
  <dcterms:modified xsi:type="dcterms:W3CDTF">2019-12-12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070335613</vt:i4>
  </property>
  <property fmtid="{D5CDD505-2E9C-101B-9397-08002B2CF9AE}" pid="3" name="_NewReviewCycle">
    <vt:lpwstr/>
  </property>
  <property fmtid="{D5CDD505-2E9C-101B-9397-08002B2CF9AE}" pid="4" name="_EmailSubject">
    <vt:lpwstr>OMERACT Patient Survey</vt:lpwstr>
  </property>
  <property fmtid="{D5CDD505-2E9C-101B-9397-08002B2CF9AE}" pid="5" name="_AuthorEmail">
    <vt:lpwstr>M.Yates@uea.ac.uk</vt:lpwstr>
  </property>
  <property fmtid="{D5CDD505-2E9C-101B-9397-08002B2CF9AE}" pid="6" name="_AuthorEmailDisplayName">
    <vt:lpwstr>Max Yates (MED - Staff)</vt:lpwstr>
  </property>
  <property fmtid="{D5CDD505-2E9C-101B-9397-08002B2CF9AE}" pid="7" name="_PreviousAdHocReviewCycleID">
    <vt:i4>-465247532</vt:i4>
  </property>
</Properties>
</file>